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77777777" w:rsidR="00BB2DE8" w:rsidRDefault="00BB2DE8" w:rsidP="00BB2DE8">
      <w:pPr>
        <w:pStyle w:val="Heading2"/>
      </w:pPr>
      <w:r>
        <w:t xml:space="preserve">Results from the </w:t>
      </w:r>
      <w:proofErr w:type="spellStart"/>
      <w:r>
        <w:t>Decembre</w:t>
      </w:r>
      <w:proofErr w:type="spellEnd"/>
      <w:r>
        <w:t xml:space="preserve"> 2020 survey</w:t>
      </w:r>
    </w:p>
    <w:p w14:paraId="70F4ADD5" w14:textId="77777777" w:rsidR="00BB2DE8" w:rsidRDefault="00BB2DE8" w:rsidP="00BB2DE8">
      <w:pPr>
        <w:pStyle w:val="Heading3"/>
      </w:pPr>
    </w:p>
    <w:p w14:paraId="0C95B505" w14:textId="77777777" w:rsidR="00BB2DE8" w:rsidRDefault="00BB2DE8" w:rsidP="00BB2DE8">
      <w:pPr>
        <w:pStyle w:val="Heading3"/>
      </w:pPr>
    </w:p>
    <w:p w14:paraId="614FF1E2" w14:textId="77777777" w:rsidR="00BB2DE8" w:rsidRDefault="00BB2DE8" w:rsidP="00BB2DE8">
      <w:pPr>
        <w:pStyle w:val="Heading3"/>
      </w:pPr>
    </w:p>
    <w:p w14:paraId="26C25AB0"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79529B6E" w14:textId="47C082CD" w:rsidR="00BB2DE8" w:rsidRDefault="006534EE" w:rsidP="00BB2DE8">
      <w:r>
        <w:t>…</w:t>
      </w:r>
    </w:p>
    <w:p w14:paraId="65C52EDC" w14:textId="77777777" w:rsidR="00E21C07" w:rsidRDefault="00E21C07" w:rsidP="00BB2DE8">
      <w:pPr>
        <w:sectPr w:rsidR="00E21C07" w:rsidSect="00E21C07">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titlePg/>
          <w:docGrid w:linePitch="360"/>
        </w:sectPr>
      </w:pPr>
    </w:p>
    <w:p w14:paraId="5F2DD28F" w14:textId="31AB7638" w:rsidR="00BE7BD6" w:rsidRDefault="00BE7BD6" w:rsidP="00BE7BD6">
      <w:pPr>
        <w:pStyle w:val="Heading1"/>
      </w:pPr>
      <w:commentRangeStart w:id="1"/>
      <w:commentRangeStart w:id="2"/>
      <w:r>
        <w:t>Summary</w:t>
      </w:r>
      <w:commentRangeEnd w:id="1"/>
      <w:r>
        <w:rPr>
          <w:rStyle w:val="CommentReference"/>
        </w:rPr>
        <w:commentReference w:id="1"/>
      </w:r>
      <w:commentRangeEnd w:id="2"/>
      <w:r>
        <w:rPr>
          <w:rStyle w:val="CommentReference"/>
        </w:rPr>
        <w:commentReference w:id="2"/>
      </w:r>
      <w:bookmarkEnd w:id="0"/>
    </w:p>
    <w:p w14:paraId="723C2875" w14:textId="77777777" w:rsidR="005363AB" w:rsidRDefault="005363AB"/>
    <w:p w14:paraId="49B2F8E1" w14:textId="13659BC2"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 and is undertaken by community volunteers.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4AFBF184" w14:textId="705310EF" w:rsidR="006C1E6D" w:rsidRDefault="009B0E38">
      <w:r>
        <w:t>Analysis of the data highlight some key patterns in the abundances of bird species across Aotea:</w:t>
      </w:r>
    </w:p>
    <w:p w14:paraId="271ADCC8" w14:textId="3360F0B1" w:rsidR="006C1E6D" w:rsidRDefault="006C1E6D"/>
    <w:p w14:paraId="423BA1EA" w14:textId="3BC038F4" w:rsidR="005363AB" w:rsidRDefault="006C1E6D" w:rsidP="00345AD6">
      <w:pPr>
        <w:pStyle w:val="ListParagraph"/>
        <w:numPr>
          <w:ilvl w:val="0"/>
          <w:numId w:val="9"/>
        </w:numPr>
      </w:pPr>
      <w:r>
        <w:t xml:space="preserve">The most abundant species on the island are the </w:t>
      </w:r>
      <w:proofErr w:type="spellStart"/>
      <w:r>
        <w:t>kākā</w:t>
      </w:r>
      <w:proofErr w:type="spellEnd"/>
      <w:r>
        <w:t xml:space="preserve">, </w:t>
      </w:r>
      <w:proofErr w:type="spellStart"/>
      <w:r>
        <w:t>tūī</w:t>
      </w:r>
      <w:proofErr w:type="spellEnd"/>
      <w:r>
        <w:t>, grey warbler, kingfisher and fantail.</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Paparahi.</w:t>
      </w:r>
    </w:p>
    <w:p w14:paraId="02475876" w14:textId="6EE16BAE"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common throughout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found at </w:t>
      </w:r>
      <w:proofErr w:type="spellStart"/>
      <w:r>
        <w:t>Okiwi</w:t>
      </w:r>
      <w:proofErr w:type="spellEnd"/>
      <w:r>
        <w:t>.</w:t>
      </w:r>
    </w:p>
    <w:p w14:paraId="3E8368D2" w14:textId="034A698D" w:rsidR="00345AD6" w:rsidRDefault="00345AD6" w:rsidP="002C1ADF">
      <w:pPr>
        <w:pStyle w:val="ListParagraph"/>
        <w:numPr>
          <w:ilvl w:val="0"/>
          <w:numId w:val="9"/>
        </w:numPr>
      </w:pPr>
      <w:r>
        <w:t xml:space="preserve">Species composition </w:t>
      </w:r>
      <w:r w:rsidR="00BB2DE8">
        <w:t>is not homogeneous across the sit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5A641C88" w:rsidR="00345AD6" w:rsidRDefault="009F3DEB">
      <w:r>
        <w:t>Results suggest that d</w:t>
      </w:r>
      <w:r w:rsidR="00345AD6">
        <w:t xml:space="preserve">ata from the ABC are a valuable source of information on species abundances and diversity across Aotea. If repeated at regular intervals, data from the ABC can be used to track species abundances and locations through tim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 aimed at promoting the recovery of species including the black petrel and </w:t>
      </w:r>
      <w:proofErr w:type="spellStart"/>
      <w:r w:rsidR="00345AD6">
        <w:t>pāteke</w:t>
      </w:r>
      <w:proofErr w:type="spellEnd"/>
      <w:r w:rsidR="00345AD6">
        <w:t>.</w:t>
      </w:r>
    </w:p>
    <w:p w14:paraId="652B125C" w14:textId="77777777" w:rsidR="00345AD6" w:rsidRDefault="00345AD6"/>
    <w:p w14:paraId="6C1744C3" w14:textId="16375E58" w:rsidR="00BE7BD6" w:rsidRDefault="00BE7BD6">
      <w:pPr>
        <w:rPr>
          <w:rFonts w:asciiTheme="majorHAnsi" w:eastAsiaTheme="majorEastAsia" w:hAnsiTheme="majorHAnsi" w:cstheme="majorBidi"/>
          <w:color w:val="262626" w:themeColor="text1" w:themeTint="D9"/>
          <w:sz w:val="32"/>
          <w:szCs w:val="32"/>
        </w:rPr>
      </w:pPr>
      <w:r>
        <w:br w:type="page"/>
      </w:r>
      <w:commentRangeStart w:id="3"/>
      <w:commentRangeEnd w:id="3"/>
      <w:r w:rsidR="0060783A">
        <w:rPr>
          <w:rStyle w:val="CommentReference"/>
        </w:rPr>
        <w:commentReference w:id="3"/>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Default="00025284">
          <w:pPr>
            <w:pStyle w:val="TOCHeading"/>
          </w:pPr>
          <w: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7503D2">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7503D2">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7503D2">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7503D2">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7503D2">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7503D2">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7503D2">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7503D2">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7503D2">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7503D2">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7503D2">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7503D2">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7503D2">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7503D2">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7503D2">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7503D2">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7503D2">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7503D2">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7503D2">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7503D2">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7503D2">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7503D2">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4" w:name="_Toc75783388"/>
      <w:r>
        <w:t>1 – Introduction</w:t>
      </w:r>
      <w:bookmarkEnd w:id="4"/>
    </w:p>
    <w:p w14:paraId="5D304525" w14:textId="17149A58" w:rsidR="001244C8" w:rsidRDefault="64322DCE" w:rsidP="001244C8">
      <w:r>
        <w:t xml:space="preserve">This report presents the second in a series from the Aotea Bird Count (ABC) survey based on the new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5" w:name="_Toc75783389"/>
      <w:r>
        <w:t>1.</w:t>
      </w:r>
      <w:r w:rsidR="001244C8">
        <w:t>1</w:t>
      </w:r>
      <w:r>
        <w:t xml:space="preserve"> </w:t>
      </w:r>
      <w:r w:rsidR="003E0CB6">
        <w:t>–</w:t>
      </w:r>
      <w:r>
        <w:t xml:space="preserve"> </w:t>
      </w:r>
      <w:r w:rsidR="003E0CB6">
        <w:t>Aotea, Great Barrier Is</w:t>
      </w:r>
      <w:r w:rsidR="000A3007">
        <w:t>l</w:t>
      </w:r>
      <w:r w:rsidR="003E0CB6">
        <w:t>and</w:t>
      </w:r>
      <w:bookmarkEnd w:id="5"/>
    </w:p>
    <w:p w14:paraId="6FC0F361" w14:textId="580F5D56" w:rsidR="00645825" w:rsidRDefault="64322DCE" w:rsidP="00526E43">
      <w:pPr>
        <w:keepNext/>
      </w:pPr>
      <w:r>
        <w:t xml:space="preserve">Aotea, Great Barrier Island (henceforth Aotea) is a small island (c. 27,761 ha) located approximately 17 km northeast from the north island of New Zealand (Figure 1)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comprises primarily of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commentRangeStart w:id="6"/>
      <w:commentRangeStart w:id="7"/>
      <w:r>
        <w:t xml:space="preserve">Predator </w:t>
      </w:r>
      <w:commentRangeEnd w:id="6"/>
      <w:r w:rsidR="0014013F">
        <w:rPr>
          <w:rStyle w:val="CommentReference"/>
        </w:rPr>
        <w:commentReference w:id="6"/>
      </w:r>
      <w:commentRangeEnd w:id="7"/>
      <w:r w:rsidR="0014013F">
        <w:rPr>
          <w:rStyle w:val="CommentReference"/>
        </w:rPr>
        <w:commentReference w:id="7"/>
      </w:r>
      <w:r>
        <w:t xml:space="preserve">control projects have been developed on Aotea with </w:t>
      </w:r>
      <w:proofErr w:type="spellStart"/>
      <w:r>
        <w:t>Glenfern</w:t>
      </w:r>
      <w:proofErr w:type="spellEnd"/>
      <w:r>
        <w:t xml:space="preserve"> sanctuary (</w:t>
      </w:r>
      <w:commentRangeStart w:id="8"/>
      <w:r>
        <w:t>83 ha</w:t>
      </w:r>
      <w:commentRangeEnd w:id="8"/>
      <w:r w:rsidR="0014013F">
        <w:rPr>
          <w:rStyle w:val="CommentReference"/>
        </w:rPr>
        <w:commentReference w:id="8"/>
      </w:r>
      <w:r>
        <w:t>)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black petrel and </w:t>
      </w:r>
      <w:proofErr w:type="spellStart"/>
      <w:r w:rsidR="00714D98" w:rsidRPr="00714D98">
        <w:t>pāteke</w:t>
      </w:r>
      <w:proofErr w:type="spellEnd"/>
      <w:r w:rsidR="00714D98">
        <w:t xml:space="preserve"> </w:t>
      </w:r>
      <w:commentRangeStart w:id="9"/>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commentRangeEnd w:id="9"/>
      <w:r w:rsidR="00393E34">
        <w:rPr>
          <w:rStyle w:val="CommentReference"/>
        </w:rPr>
        <w:commentReference w:id="9"/>
      </w:r>
      <w:r w:rsidR="00714D98">
        <w:t>.</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10" w:name="_Toc75783390"/>
      <w:r>
        <w:t>1.</w:t>
      </w:r>
      <w:r w:rsidR="001244C8">
        <w:t>2</w:t>
      </w:r>
      <w:r>
        <w:t xml:space="preserve"> – Birds of Aotea</w:t>
      </w:r>
      <w:bookmarkEnd w:id="10"/>
    </w:p>
    <w:p w14:paraId="536E6F44" w14:textId="2924119E"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C10225">
        <w:t>pāteke</w:t>
      </w:r>
      <w:proofErr w:type="spellEnd"/>
      <w:r w:rsidR="00C217F9">
        <w:t>,</w:t>
      </w:r>
      <w:r w:rsidR="00620528">
        <w:t xml:space="preserve"> </w:t>
      </w:r>
      <w:r w:rsidR="0068121B">
        <w:t>banded rails</w:t>
      </w:r>
      <w:r w:rsidR="0003010D">
        <w:t>,</w:t>
      </w:r>
      <w:r w:rsidR="007F4F89">
        <w:t xml:space="preserve"> tomtits,</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25AEF41A"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survival of species still extant on the island today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xml:space="preserve">) are thought to have been rare or absent from Aotea in the </w:t>
      </w:r>
      <w:proofErr w:type="spellStart"/>
      <w:r>
        <w:t>mid 19</w:t>
      </w:r>
      <w:r w:rsidRPr="64322DCE">
        <w:rPr>
          <w:vertAlign w:val="superscript"/>
        </w:rPr>
        <w:t>th</w:t>
      </w:r>
      <w:proofErr w:type="spellEnd"/>
      <w:r>
        <w:t xml:space="preserve"> century. Thus, species vulnerable to their predation, such as the </w:t>
      </w:r>
      <w:proofErr w:type="spellStart"/>
      <w:r>
        <w:t>kākāriki</w:t>
      </w:r>
      <w:proofErr w:type="spellEnd"/>
      <w:r>
        <w:t xml:space="preserve"> persisted better on Aotea 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nearby </w:t>
      </w:r>
      <w:proofErr w:type="spellStart"/>
      <w:r>
        <w:t>Hauturu</w:t>
      </w:r>
      <w:proofErr w:type="spellEnd"/>
      <w:r>
        <w:t xml:space="preserve"> predator-free island in 1994, and a number of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xml:space="preserve">. </w:t>
      </w:r>
      <w:commentRangeStart w:id="11"/>
      <w:r>
        <w:t>Historically</w:t>
      </w:r>
      <w:commentRangeEnd w:id="11"/>
      <w:r w:rsidR="004D7EBA">
        <w:rPr>
          <w:rStyle w:val="CommentReference"/>
        </w:rPr>
        <w:commentReference w:id="11"/>
      </w:r>
      <w:r>
        <w:t>, much of the loss of the native and endemic birdlife was probably due to 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that accompanied 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12" w:name="_Toc75783391"/>
      <w:r>
        <w:t>1.</w:t>
      </w:r>
      <w:r w:rsidR="00FE2521">
        <w:t>3</w:t>
      </w:r>
      <w:r>
        <w:t xml:space="preserve"> </w:t>
      </w:r>
      <w:r w:rsidR="00E02779">
        <w:t xml:space="preserve">– </w:t>
      </w:r>
      <w:r w:rsidR="008D207A">
        <w:t>Key t</w:t>
      </w:r>
      <w:r w:rsidR="00E02779">
        <w:t>arget species</w:t>
      </w:r>
      <w:bookmarkEnd w:id="12"/>
    </w:p>
    <w:p w14:paraId="069F0D1B" w14:textId="1B3C0C2B" w:rsidR="00B07100" w:rsidRDefault="0035140D">
      <w:r>
        <w:t xml:space="preserve">Stakeholders of </w:t>
      </w:r>
      <w:proofErr w:type="spellStart"/>
      <w:r>
        <w:t>Aeotea</w:t>
      </w:r>
      <w:proofErr w:type="spellEnd"/>
      <w:r>
        <w:t xml:space="preserve"> have identified four bird species</w:t>
      </w:r>
      <w:r w:rsidR="64322DCE">
        <w:t xml:space="preserve"> as key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These are th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1C6648A3" w14:textId="1AFD68C3" w:rsidR="00C163FA" w:rsidRDefault="00C163FA"/>
    <w:p w14:paraId="7A5DBA65" w14:textId="5D7A53B6"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2117CF10" w:rsidR="002B5D5D" w:rsidRDefault="64322DCE" w:rsidP="64322DCE">
      <w:proofErr w:type="spellStart"/>
      <w:r>
        <w:t>Kererū</w:t>
      </w:r>
      <w:proofErr w:type="spellEnd"/>
      <w:r>
        <w:t xml:space="preserve"> are an endemic pigeon widespread throughout New Zealand. They are the fifth heaviest pigeon in the world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xml:space="preserve">. The long gut passage time of the large birds makes it more likely that they disperse seeds further from the parent plant despite the sedentary behaviour of the </w:t>
      </w:r>
      <w:proofErr w:type="spellStart"/>
      <w:r>
        <w:t>kerer</w:t>
      </w:r>
      <w:r w:rsidRPr="64322DCE">
        <w:rPr>
          <w:rFonts w:ascii="Calibri" w:eastAsia="Times New Roman" w:hAnsi="Calibri" w:cs="Times New Roman"/>
          <w:color w:val="000000" w:themeColor="text1"/>
          <w:lang w:eastAsia="en-NZ"/>
        </w:rPr>
        <w:t>ū</w:t>
      </w:r>
      <w:proofErr w:type="spellEnd"/>
      <w:r>
        <w:t xml:space="preserve">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5E02AAA8" w:rsidR="001F6C7C"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352CE246"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which is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13" w:name="_Toc75783392"/>
      <w:r>
        <w:t>1.4 – Objectives of the Aotea Bird Count</w:t>
      </w:r>
      <w:bookmarkEnd w:id="13"/>
    </w:p>
    <w:p w14:paraId="033E5DDE" w14:textId="6C97423D" w:rsidR="00FE2521" w:rsidRDefault="64322DCE" w:rsidP="00FE2521">
      <w:pPr>
        <w:keepNext/>
      </w:pPr>
      <w:r>
        <w:t>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contributing to monitoring the success of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14" w:name="_Toc75783393"/>
      <w:r>
        <w:t>2 – Methods</w:t>
      </w:r>
      <w:bookmarkEnd w:id="14"/>
    </w:p>
    <w:p w14:paraId="6E72D165" w14:textId="77777777" w:rsidR="009F2A4C" w:rsidRDefault="009F2A4C" w:rsidP="00526E43">
      <w:pPr>
        <w:pStyle w:val="Heading2"/>
      </w:pPr>
    </w:p>
    <w:p w14:paraId="0CDDA44E" w14:textId="3D4604CE" w:rsidR="00526E43" w:rsidRDefault="00526E43" w:rsidP="002E0BEC">
      <w:pPr>
        <w:pStyle w:val="Heading2"/>
      </w:pPr>
      <w:bookmarkStart w:id="15" w:name="_Toc75783394"/>
      <w:r>
        <w:t>2.2 – Data collection</w:t>
      </w:r>
      <w:bookmarkEnd w:id="15"/>
    </w:p>
    <w:p w14:paraId="11F1DB01" w14:textId="2655CFE9" w:rsidR="00526E43" w:rsidRDefault="64322DCE">
      <w:r>
        <w:t xml:space="preserve">A total of </w:t>
      </w:r>
      <w:commentRangeStart w:id="16"/>
      <w:r>
        <w:t>16</w:t>
      </w:r>
      <w:commentRangeEnd w:id="16"/>
      <w:r w:rsidR="00415D63">
        <w:rPr>
          <w:rStyle w:val="CommentReference"/>
        </w:rPr>
        <w:commentReference w:id="16"/>
      </w:r>
      <w:r>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t xml:space="preserve"> for the bird species present. Each of the 16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0FFDE8D4" w:rsidR="00684397" w:rsidRDefault="006C1E6D" w:rsidP="00DC6E56">
      <w:pPr>
        <w:keepNext/>
        <w:jc w:val="center"/>
      </w:pPr>
      <w:r>
        <w:rPr>
          <w:noProof/>
        </w:rPr>
        <w:drawing>
          <wp:inline distT="0" distB="0" distL="0" distR="0" wp14:anchorId="217C893C" wp14:editId="083C925D">
            <wp:extent cx="4418158" cy="5188689"/>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2820" r="13352"/>
                    <a:stretch/>
                  </pic:blipFill>
                  <pic:spPr bwMode="auto">
                    <a:xfrm>
                      <a:off x="0" y="0"/>
                      <a:ext cx="4432893" cy="5205993"/>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7A81A4D" w:rsidR="00C33CD8" w:rsidRDefault="64322DCE">
      <w:r>
        <w:t xml:space="preserve">Bird names are reported as recorded by the observers with preference to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Māori, Latin, and European names can be found in Appendix A.</w:t>
      </w:r>
    </w:p>
    <w:p w14:paraId="1237519F" w14:textId="42332422" w:rsidR="00526E43" w:rsidRDefault="00526E43" w:rsidP="002E0BEC">
      <w:pPr>
        <w:pStyle w:val="Heading2"/>
      </w:pPr>
      <w:bookmarkStart w:id="17" w:name="_Toc75783395"/>
      <w:r>
        <w:t>2.3 – Analysis</w:t>
      </w:r>
      <w:bookmarkEnd w:id="17"/>
    </w:p>
    <w:p w14:paraId="4858EBD0" w14:textId="68CD0599" w:rsidR="003401A7" w:rsidRDefault="64322DCE">
      <w:r>
        <w:t xml:space="preserve">A range of analyses were used to assess the diversity across the island and differences among sites. </w:t>
      </w:r>
      <w:r w:rsidR="00714D98">
        <w:t xml:space="preserve">Analyses are conducted on observations including both the seen and heard birds identified by the surveyors. </w:t>
      </w:r>
      <w:r>
        <w:t>Some records of unknown species or species not identified to the species level (e.g., ‘finch’) a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7BB49D7E"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4F3BF0B7" w:rsidR="00614BE9" w:rsidRDefault="64322DCE">
      <w:r>
        <w:t xml:space="preserve">All analyses a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 </w:t>
      </w:r>
      <w:r w:rsidR="008E6B91" w:rsidRPr="008E6B91">
        <w:t>https://doi.org/10.17608/k6.auckland.14865372</w:t>
      </w:r>
      <w:r w:rsidR="00D4159B">
        <w:t>).</w:t>
      </w:r>
    </w:p>
    <w:p w14:paraId="64315640" w14:textId="77777777" w:rsidR="00A218BA" w:rsidRDefault="00A218BA"/>
    <w:p w14:paraId="7FE68A4F" w14:textId="3B50E076" w:rsidR="00FE74D9" w:rsidRPr="00FE74D9" w:rsidRDefault="00E40084" w:rsidP="00FE2521">
      <w:pPr>
        <w:pStyle w:val="Heading3"/>
      </w:pPr>
      <w:bookmarkStart w:id="18" w:name="_Toc75783396"/>
      <w:r>
        <w:t>Richness and d</w:t>
      </w:r>
      <w:r w:rsidRPr="00E40084">
        <w:t>iversity</w:t>
      </w:r>
      <w:bookmarkEnd w:id="18"/>
    </w:p>
    <w:p w14:paraId="442761A3" w14:textId="31FF52ED" w:rsidR="0022607F" w:rsidRDefault="64322DCE">
      <w:r>
        <w:t>For each of the 16 sites, the richness and diversity of species present were calculated. Species richness is simply the number of species present, while species diversity considers the species relative abundances. Species diversity is calculated using Shannon’s H index. Finally, richness and diversity are mapped to Aotea by site to visualise the results.</w:t>
      </w:r>
    </w:p>
    <w:p w14:paraId="001E49A6" w14:textId="28BFDB39" w:rsidR="00CC5ABB" w:rsidRDefault="00CC5ABB"/>
    <w:p w14:paraId="0740CAA4" w14:textId="73346C99" w:rsidR="00FE74D9" w:rsidRDefault="00FE74D9" w:rsidP="00FE2521">
      <w:pPr>
        <w:pStyle w:val="Heading3"/>
      </w:pPr>
      <w:bookmarkStart w:id="19" w:name="_Toc75783397"/>
      <w:r>
        <w:t>Total count and target species</w:t>
      </w:r>
      <w:bookmarkEnd w:id="19"/>
    </w:p>
    <w:p w14:paraId="3D3728A9" w14:textId="3251CF6E" w:rsidR="00FE74D9" w:rsidRDefault="64322DCE" w:rsidP="00FE74D9">
      <w:r>
        <w:t>For each of the 16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20" w:name="_Toc75783398"/>
      <w:r>
        <w:t>Hierarchical cluster analysis</w:t>
      </w:r>
      <w:bookmarkEnd w:id="20"/>
    </w:p>
    <w:p w14:paraId="24013130" w14:textId="757BA627" w:rsidR="00526E43" w:rsidRDefault="64322DCE">
      <w:r>
        <w:t xml:space="preserve">Additionally, we are interested in how different the species composition is among the 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groups (classifies) sites into units based on their similarity. To group the data into clusters, the unweighted pair group method with arithmetic mean method is used. In short, hierarchical cluster analysis is a bottom-up clustering method that groups the most similar sites successively until all of them have been grouped.</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21" w:name="_Toc75783399"/>
      <w:r>
        <w:t>3 – Results</w:t>
      </w:r>
      <w:bookmarkEnd w:id="21"/>
    </w:p>
    <w:p w14:paraId="504FC50F" w14:textId="77777777" w:rsidR="001F6504" w:rsidRDefault="001F6504" w:rsidP="00526E43">
      <w:pPr>
        <w:pStyle w:val="Heading2"/>
      </w:pPr>
    </w:p>
    <w:p w14:paraId="09116B13" w14:textId="3EFE0943" w:rsidR="00526E43" w:rsidRDefault="00526E43" w:rsidP="002E0BEC">
      <w:pPr>
        <w:pStyle w:val="Heading2"/>
      </w:pPr>
      <w:bookmarkStart w:id="22" w:name="_Toc75783400"/>
      <w:r>
        <w:t>3.1 – Overall observations</w:t>
      </w:r>
      <w:bookmarkEnd w:id="22"/>
    </w:p>
    <w:p w14:paraId="04FD0792" w14:textId="0173CFC7" w:rsidR="00526E43" w:rsidRDefault="64322DCE">
      <w:r>
        <w:t xml:space="preserve">Across the 16 sites, </w:t>
      </w:r>
      <w:commentRangeStart w:id="23"/>
      <w:commentRangeStart w:id="24"/>
      <w:r>
        <w:t>2,242</w:t>
      </w:r>
      <w:commentRangeEnd w:id="23"/>
      <w:r w:rsidR="001A18EA">
        <w:rPr>
          <w:rStyle w:val="CommentReference"/>
        </w:rPr>
        <w:commentReference w:id="23"/>
      </w:r>
      <w:commentRangeEnd w:id="24"/>
      <w:r w:rsidR="001A18EA">
        <w:rPr>
          <w:rStyle w:val="CommentReference"/>
        </w:rPr>
        <w:commentReference w:id="24"/>
      </w:r>
      <w:r>
        <w:t xml:space="preserve"> individuals were counted and identified </w:t>
      </w:r>
      <w:r w:rsidR="00070DBA">
        <w:t>from</w:t>
      </w:r>
      <w:r>
        <w:t xml:space="preserve"> 40 species (excluding some unknown or unidentified to the species level). Of the 40 identified species, 26 were either native or endemic, with the most abundant species on the island </w:t>
      </w:r>
      <w:bookmarkStart w:id="25"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25"/>
      <w:r>
        <w:t xml:space="preserve"> (Figure 2).  The figure below shows the 25 most abundant species on Aotea; the counts of all 40 identified species are in Appendix B.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70F6C1D2"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w:t>
      </w:r>
      <w:proofErr w:type="gramStart"/>
      <w:r w:rsidRPr="00E03465">
        <w:rPr>
          <w:color w:val="auto"/>
          <w:sz w:val="20"/>
          <w:szCs w:val="20"/>
        </w:rPr>
        <w:t xml:space="preserve">heard) </w:t>
      </w:r>
      <w:r w:rsidRPr="00E03465">
        <w:rPr>
          <w:noProof/>
          <w:color w:val="auto"/>
          <w:sz w:val="20"/>
          <w:szCs w:val="20"/>
        </w:rPr>
        <w:t xml:space="preserve"> across</w:t>
      </w:r>
      <w:proofErr w:type="gramEnd"/>
      <w:r w:rsidRPr="00E03465">
        <w:rPr>
          <w:noProof/>
          <w:color w:val="auto"/>
          <w:sz w:val="20"/>
          <w:szCs w:val="20"/>
        </w:rPr>
        <w:t xml:space="preserve"> all sites.</w:t>
      </w:r>
      <w:r w:rsidR="0053382A">
        <w:rPr>
          <w:noProof/>
          <w:color w:val="auto"/>
          <w:sz w:val="20"/>
          <w:szCs w:val="20"/>
        </w:rPr>
        <w:t xml:space="preserve"> A total of 40 species were identified from 2,242 individuals with the most abundant being the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26" w:name="_Toc75783401"/>
      <w:r>
        <w:t xml:space="preserve">3.2 – </w:t>
      </w:r>
      <w:r w:rsidR="00370C2B">
        <w:t xml:space="preserve">Richness and </w:t>
      </w:r>
      <w:r w:rsidR="00E40084">
        <w:t>d</w:t>
      </w:r>
      <w:r w:rsidR="00370C2B">
        <w:t>iversity</w:t>
      </w:r>
      <w:bookmarkEnd w:id="26"/>
    </w:p>
    <w:p w14:paraId="2F92117E" w14:textId="0CAE4167" w:rsidR="00737EDA" w:rsidRDefault="64322DCE" w:rsidP="00737EDA">
      <w:r>
        <w:t>Patterns of species richness and diversity do not va</w:t>
      </w:r>
      <w:r w:rsidR="00E96C27">
        <w:t>r</w:t>
      </w:r>
      <w:r>
        <w:t xml:space="preserve">y much across </w:t>
      </w:r>
      <w:proofErr w:type="gramStart"/>
      <w:r>
        <w:t>Aotea  (</w:t>
      </w:r>
      <w:proofErr w:type="gramEnd"/>
      <w:r>
        <w:t xml:space="preserve">Figure 3 A and B). If only a few species dominated the species counts at each site, Shannon’s diversity index would decrease while richness would remain the same. </w:t>
      </w:r>
    </w:p>
    <w:p w14:paraId="010376C5" w14:textId="35E84B72" w:rsidR="00E03465" w:rsidRDefault="64322DCE" w:rsidP="00737EDA">
      <w:r>
        <w:t xml:space="preserve">The highest species richness and diversity occurred in the Medlands, followed by Motu Kaikoura, </w:t>
      </w:r>
      <w:proofErr w:type="spellStart"/>
      <w:r>
        <w:t>Okupu</w:t>
      </w:r>
      <w:proofErr w:type="spellEnd"/>
      <w:r>
        <w:t xml:space="preserve"> and </w:t>
      </w:r>
      <w:proofErr w:type="spellStart"/>
      <w:r>
        <w:t>Kaitoke</w:t>
      </w:r>
      <w:proofErr w:type="spellEnd"/>
      <w:r>
        <w:t xml:space="preserve"> (Figure </w:t>
      </w:r>
      <w:r w:rsidR="00E738F3">
        <w:t>3</w:t>
      </w:r>
      <w:r>
        <w:t xml:space="preserve"> A and B, and Table 1; see Figure 1 for mapped site names). The lowest levels of richness and diversity were observed at Cooper’s Castle and </w:t>
      </w:r>
      <w:proofErr w:type="spellStart"/>
      <w:r>
        <w:t>Te</w:t>
      </w:r>
      <w:proofErr w:type="spellEnd"/>
      <w:r>
        <w:t xml:space="preserve"> Paparahi.</w:t>
      </w:r>
    </w:p>
    <w:p w14:paraId="11F0EA46" w14:textId="77777777" w:rsidR="00526E43" w:rsidRDefault="00526E43"/>
    <w:p w14:paraId="77F8E8FE" w14:textId="5BFE5ECE" w:rsidR="00E03465" w:rsidRDefault="00C51A6C" w:rsidP="00E03465">
      <w:pPr>
        <w:keepNext/>
      </w:pPr>
      <w:r>
        <w:rPr>
          <w:noProof/>
        </w:rPr>
        <w:drawing>
          <wp:anchor distT="0" distB="0" distL="114300" distR="114300" simplePos="0" relativeHeight="251664384" behindDoc="0" locked="0" layoutInCell="1" allowOverlap="1" wp14:anchorId="67BB33F2" wp14:editId="704E1E55">
            <wp:simplePos x="914400" y="3495822"/>
            <wp:positionH relativeFrom="margin">
              <wp:align>center</wp:align>
            </wp:positionH>
            <wp:positionV relativeFrom="margin">
              <wp:align>center</wp:align>
            </wp:positionV>
            <wp:extent cx="6521938" cy="4328169"/>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521938" cy="4328169"/>
                    </a:xfrm>
                    <a:prstGeom prst="rect">
                      <a:avLst/>
                    </a:prstGeom>
                    <a:noFill/>
                    <a:ln>
                      <a:noFill/>
                    </a:ln>
                  </pic:spPr>
                </pic:pic>
              </a:graphicData>
            </a:graphic>
          </wp:anchor>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7E9A0825" w:rsidR="005F1B90" w:rsidRDefault="64322DCE" w:rsidP="005F1B90">
      <w:r>
        <w:t xml:space="preserve">Species richness, diversity and total counts vary among sites with ranges of [7, 23], [1.54, 2.89], </w:t>
      </w:r>
      <w:proofErr w:type="gramStart"/>
      <w:r>
        <w:t>and  [</w:t>
      </w:r>
      <w:proofErr w:type="gramEnd"/>
      <w:r>
        <w:t xml:space="preserve">72, 235] (values inside the square brackets indicating the minimum and maximum), respectively (Table 1). Of course, some variation is expected due to local conditions during the bird counts and among observer groups. Species richness is likely to increase with the number of species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richness data is reported alongside the total count.</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r w:rsidRPr="00856C1C">
              <w:t>Medlands</w:t>
            </w:r>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32821947" w:rsidR="00384771" w:rsidRPr="00D26EFB" w:rsidRDefault="006B6763" w:rsidP="00384771">
            <w:pPr>
              <w:rPr>
                <w:rFonts w:ascii="Calibri" w:eastAsia="Times New Roman" w:hAnsi="Calibri" w:cs="Times New Roman"/>
                <w:color w:val="000000"/>
                <w:lang w:eastAsia="en-NZ"/>
              </w:rPr>
            </w:pPr>
            <w:r>
              <w:t>Motu</w:t>
            </w:r>
            <w:r w:rsidR="00384771" w:rsidRPr="00856C1C">
              <w:t xml:space="preserve">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Paparahi</w:t>
            </w:r>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27" w:name="_Toc75783402"/>
      <w:r>
        <w:t xml:space="preserve">3.3 – </w:t>
      </w:r>
      <w:r w:rsidR="00E40084">
        <w:t>Total c</w:t>
      </w:r>
      <w:r w:rsidR="004724BD">
        <w:t>ount</w:t>
      </w:r>
      <w:r w:rsidR="00E40084">
        <w:t>s</w:t>
      </w:r>
      <w:bookmarkEnd w:id="27"/>
    </w:p>
    <w:p w14:paraId="51148CB7" w14:textId="25A6779D" w:rsidR="000870EE" w:rsidRDefault="64322DCE" w:rsidP="00526E43">
      <w:r>
        <w:t>The highest total bird count was observed in Mot</w:t>
      </w:r>
      <w:r w:rsidR="006B6763">
        <w:t>u</w:t>
      </w:r>
      <w:r>
        <w:t xml:space="preserve"> Kaikoura, with 235 birds identified in total (Figure 4 A and Table 1). </w:t>
      </w:r>
      <w:r w:rsidR="006B6763">
        <w:t>Motu</w:t>
      </w:r>
      <w:r>
        <w:t xml:space="preserve"> Kaikoura showed the second-highest species richness and diversity. Medlands, which had the highest richness and diversity, had a total count of 165 birds identified. </w:t>
      </w:r>
      <w:proofErr w:type="spellStart"/>
      <w:r>
        <w:t>Kākāriki</w:t>
      </w:r>
      <w:proofErr w:type="spellEnd"/>
      <w:r>
        <w:t xml:space="preserve">, the endemic species almost absent from the two main islands of New Zealand, was observed only at the </w:t>
      </w:r>
      <w:commentRangeStart w:id="28"/>
      <w:commentRangeStart w:id="29"/>
      <w:proofErr w:type="spellStart"/>
      <w:r>
        <w:t>Okiwi</w:t>
      </w:r>
      <w:proofErr w:type="spellEnd"/>
      <w:r>
        <w:t xml:space="preserve"> site</w:t>
      </w:r>
      <w:commentRangeEnd w:id="28"/>
      <w:r w:rsidR="00D70EA8">
        <w:rPr>
          <w:rStyle w:val="CommentReference"/>
        </w:rPr>
        <w:commentReference w:id="28"/>
      </w:r>
      <w:commentRangeEnd w:id="29"/>
      <w:r w:rsidR="00D70EA8">
        <w:rPr>
          <w:rStyle w:val="CommentReference"/>
        </w:rPr>
        <w:commentReference w:id="29"/>
      </w:r>
      <w:r w:rsidRPr="64322DCE">
        <w:rPr>
          <w:rStyle w:val="CommentReference"/>
        </w:rPr>
        <w:t>,</w:t>
      </w:r>
      <w:r>
        <w:t xml:space="preserve"> where a breeding population is established.</w:t>
      </w:r>
      <w:r w:rsidR="000E006D">
        <w:t xml:space="preserve"> </w:t>
      </w:r>
      <w:r>
        <w:t xml:space="preserve">T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w:t>
      </w:r>
      <w:proofErr w:type="gramStart"/>
      <w:r w:rsidR="002C1ADF">
        <w:t>observer</w:t>
      </w:r>
      <w:proofErr w:type="gramEnd"/>
      <w:r w:rsidR="002C1ADF">
        <w:t xml:space="preserve"> but the species present were remarkable similar to observations from 2020.</w:t>
      </w:r>
    </w:p>
    <w:p w14:paraId="3C09B08C" w14:textId="77777777" w:rsidR="000870EE" w:rsidRDefault="000870EE" w:rsidP="00526E43"/>
    <w:p w14:paraId="4260B54A" w14:textId="10427539" w:rsidR="00A36F67" w:rsidRDefault="002E0BEC" w:rsidP="002E0BEC">
      <w:r>
        <w:rPr>
          <w:noProof/>
        </w:rPr>
        <w:drawing>
          <wp:anchor distT="0" distB="0" distL="114300" distR="114300" simplePos="0" relativeHeight="251663360" behindDoc="0" locked="0" layoutInCell="1" allowOverlap="1" wp14:anchorId="7BA4FFBD" wp14:editId="55C04B3D">
            <wp:simplePos x="0" y="0"/>
            <wp:positionH relativeFrom="margin">
              <wp:align>center</wp:align>
            </wp:positionH>
            <wp:positionV relativeFrom="margin">
              <wp:posOffset>2828881</wp:posOffset>
            </wp:positionV>
            <wp:extent cx="7186295" cy="47688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186295" cy="476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56C7">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rsidR="00BE56C7">
        <w:t xml:space="preserve"> </w:t>
      </w:r>
      <w:proofErr w:type="spellStart"/>
      <w:r w:rsidR="00E96C27">
        <w:t>k</w:t>
      </w:r>
      <w:r w:rsidR="00C10225">
        <w:t>ākā</w:t>
      </w:r>
      <w:proofErr w:type="spellEnd"/>
      <w:r w:rsidR="00BE56C7">
        <w:t xml:space="preserve"> and </w:t>
      </w:r>
      <w:proofErr w:type="spellStart"/>
      <w:r w:rsidR="00E96C27">
        <w:t>t</w:t>
      </w:r>
      <w:r w:rsidR="00C10225">
        <w:t>ūī</w:t>
      </w:r>
      <w:proofErr w:type="spellEnd"/>
      <w:r w:rsidR="00BE56C7">
        <w:t xml:space="preserve"> </w:t>
      </w:r>
      <w:r w:rsidR="00B27AC5">
        <w:t xml:space="preserve">were </w:t>
      </w:r>
      <w:commentRangeStart w:id="30"/>
      <w:r w:rsidR="00B27AC5">
        <w:t xml:space="preserve">observed </w:t>
      </w:r>
      <w:commentRangeEnd w:id="30"/>
      <w:r>
        <w:rPr>
          <w:rStyle w:val="CommentReference"/>
        </w:rPr>
        <w:commentReference w:id="30"/>
      </w:r>
      <w:r w:rsidR="00B27AC5">
        <w:t xml:space="preserve">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ere observed at 12 of the 16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3B4F2F">
        <w:t xml:space="preserve">A total of 18 </w:t>
      </w:r>
      <w:proofErr w:type="spellStart"/>
      <w:r w:rsidR="00FC32AF">
        <w:t>k</w:t>
      </w:r>
      <w:r w:rsidR="00C10225">
        <w:t>ākāriki</w:t>
      </w:r>
      <w:proofErr w:type="spellEnd"/>
      <w:r w:rsidR="003B4F2F">
        <w:t xml:space="preserve">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43ED711" w14:textId="74B23769"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sidR="00C10225">
        <w:rPr>
          <w:color w:val="auto"/>
          <w:sz w:val="20"/>
          <w:szCs w:val="20"/>
        </w:rPr>
        <w:t>Kākāriki</w:t>
      </w:r>
      <w:proofErr w:type="spellEnd"/>
      <w:r w:rsidRPr="00A36F67">
        <w:rPr>
          <w:color w:val="auto"/>
          <w:sz w:val="20"/>
          <w:szCs w:val="20"/>
        </w:rPr>
        <w:t xml:space="preserve">, </w:t>
      </w:r>
      <w:proofErr w:type="spellStart"/>
      <w:r w:rsidR="00C10225">
        <w:rPr>
          <w:color w:val="auto"/>
          <w:sz w:val="20"/>
          <w:szCs w:val="20"/>
        </w:rPr>
        <w:t>Kākā</w:t>
      </w:r>
      <w:proofErr w:type="spellEnd"/>
      <w:r w:rsidRPr="00A36F67">
        <w:rPr>
          <w:color w:val="auto"/>
          <w:sz w:val="20"/>
          <w:szCs w:val="20"/>
        </w:rPr>
        <w:t xml:space="preserve">, </w:t>
      </w:r>
      <w:proofErr w:type="spellStart"/>
      <w:r w:rsidR="00C10225">
        <w:rPr>
          <w:color w:val="auto"/>
          <w:sz w:val="20"/>
          <w:szCs w:val="20"/>
        </w:rPr>
        <w:t>Tūī</w:t>
      </w:r>
      <w:proofErr w:type="spellEnd"/>
      <w:r w:rsidRPr="00A36F67">
        <w:rPr>
          <w:color w:val="auto"/>
          <w:sz w:val="20"/>
          <w:szCs w:val="20"/>
        </w:rPr>
        <w:t xml:space="preserve"> and </w:t>
      </w:r>
      <w:proofErr w:type="spellStart"/>
      <w:r w:rsidR="00C10225">
        <w:rPr>
          <w:color w:val="auto"/>
          <w:sz w:val="20"/>
          <w:szCs w:val="20"/>
        </w:rPr>
        <w:t>Kererū</w:t>
      </w:r>
      <w:proofErr w:type="spellEnd"/>
      <w:r w:rsidRPr="00A36F67">
        <w:rPr>
          <w:color w:val="auto"/>
          <w:sz w:val="20"/>
          <w:szCs w:val="20"/>
        </w:rPr>
        <w:t>) by site (B).</w:t>
      </w:r>
    </w:p>
    <w:p w14:paraId="5FBCE46D" w14:textId="205CB64C" w:rsidR="003E5D94" w:rsidRDefault="003E5D94" w:rsidP="00526E43"/>
    <w:p w14:paraId="33D71664" w14:textId="77777777" w:rsidR="002E0BEC" w:rsidRDefault="002E0BEC">
      <w:r>
        <w:br w:type="page"/>
      </w:r>
    </w:p>
    <w:p w14:paraId="5F6C7045" w14:textId="4FC03AF6" w:rsidR="00140F62" w:rsidRDefault="64322DCE" w:rsidP="00526E43">
      <w:r>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found at Windy Hill, and </w:t>
      </w:r>
      <w:proofErr w:type="spellStart"/>
      <w:r>
        <w:t>Haratonga</w:t>
      </w:r>
      <w:proofErr w:type="spellEnd"/>
      <w:r>
        <w:t xml:space="preserve">, respectively.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edlands</w:t>
            </w:r>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6C4C047" w:rsidR="00B706EE" w:rsidRPr="00B706EE" w:rsidRDefault="006B6763" w:rsidP="00B706EE">
            <w:pPr>
              <w:rPr>
                <w:rFonts w:ascii="Calibri" w:eastAsia="Times New Roman" w:hAnsi="Calibri" w:cs="Times New Roman"/>
                <w:color w:val="000000"/>
                <w:lang w:eastAsia="en-NZ"/>
              </w:rPr>
            </w:pPr>
            <w:r>
              <w:rPr>
                <w:rFonts w:ascii="Calibri" w:eastAsia="Times New Roman" w:hAnsi="Calibri" w:cs="Times New Roman"/>
                <w:color w:val="000000"/>
                <w:lang w:eastAsia="en-NZ"/>
              </w:rPr>
              <w:t>Motu</w:t>
            </w:r>
            <w:r w:rsidR="00B706EE" w:rsidRPr="00B706EE">
              <w:rPr>
                <w:rFonts w:ascii="Calibri" w:eastAsia="Times New Roman" w:hAnsi="Calibri" w:cs="Times New Roman"/>
                <w:color w:val="000000"/>
                <w:lang w:eastAsia="en-NZ"/>
              </w:rPr>
              <w:t xml:space="preserve">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Paparahi</w:t>
            </w:r>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31" w:name="_Toc75783403"/>
      <w:r>
        <w:t>3.4 – Site dissimilarity</w:t>
      </w:r>
      <w:bookmarkEnd w:id="31"/>
    </w:p>
    <w:p w14:paraId="1F0F0FFE" w14:textId="374FDE25" w:rsidR="00C0020E" w:rsidRDefault="64322DCE" w:rsidP="008F1D0B">
      <w:pPr>
        <w:tabs>
          <w:tab w:val="left" w:pos="1155"/>
        </w:tabs>
      </w:pPr>
      <w:r>
        <w:t xml:space="preserve">Three primary groups emerge from the cluster analysis. Two of the most diverse sites (Figure 1 B and Table 1), Medlands and </w:t>
      </w:r>
      <w:proofErr w:type="spellStart"/>
      <w:r>
        <w:t>Kaitoke</w:t>
      </w:r>
      <w:proofErr w:type="spellEnd"/>
      <w:r>
        <w:t xml:space="preserve">, are clustered apart from the other sites (Figure 5; red branches). </w:t>
      </w:r>
      <w:proofErr w:type="spellStart"/>
      <w:r>
        <w:t>Awana</w:t>
      </w:r>
      <w:proofErr w:type="spellEnd"/>
      <w:r>
        <w:t xml:space="preserve"> forms its own cluster (green branch) but is related to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alternative clustering methods group </w:t>
      </w:r>
      <w:proofErr w:type="spellStart"/>
      <w:r>
        <w:t>Awana</w:t>
      </w:r>
      <w:proofErr w:type="spellEnd"/>
      <w:r>
        <w:t xml:space="preserve"> with </w:t>
      </w:r>
      <w:proofErr w:type="spellStart"/>
      <w:r>
        <w:t>Okupu</w:t>
      </w:r>
      <w:proofErr w:type="spellEnd"/>
      <w:r>
        <w:t xml:space="preserve"> and </w:t>
      </w:r>
      <w:proofErr w:type="spellStart"/>
      <w:r>
        <w:t>Okiwi</w:t>
      </w:r>
      <w:proofErr w:type="spellEnd"/>
      <w:r>
        <w:t xml:space="preserve">). All other sites form a large cluster indicating that they are similar in species composition. </w:t>
      </w:r>
      <w:r w:rsidR="006B6763">
        <w:t>Motu</w:t>
      </w:r>
      <w:r>
        <w:t xml:space="preserve"> Kaikoura, the second most diverse site, is included in the large cluster rather than with Medlands and </w:t>
      </w:r>
      <w:proofErr w:type="spellStart"/>
      <w:r>
        <w:t>Kaitoke</w:t>
      </w:r>
      <w:proofErr w:type="spellEnd"/>
      <w:r>
        <w:t xml:space="preserve"> (the first and third most diverse sites, </w:t>
      </w:r>
      <w:commentRangeStart w:id="32"/>
      <w:commentRangeStart w:id="33"/>
      <w:commentRangeStart w:id="34"/>
      <w:r>
        <w:t>respectively</w:t>
      </w:r>
      <w:commentRangeEnd w:id="32"/>
      <w:r w:rsidR="00C551D1">
        <w:rPr>
          <w:rStyle w:val="CommentReference"/>
        </w:rPr>
        <w:commentReference w:id="32"/>
      </w:r>
      <w:commentRangeEnd w:id="33"/>
      <w:r w:rsidR="00C551D1">
        <w:rPr>
          <w:rStyle w:val="CommentReference"/>
        </w:rPr>
        <w:commentReference w:id="33"/>
      </w:r>
      <w:commentRangeEnd w:id="34"/>
      <w:r w:rsidR="00DD5ACA">
        <w:rPr>
          <w:rStyle w:val="CommentReference"/>
        </w:rPr>
        <w:commentReference w:id="34"/>
      </w:r>
      <w:r>
        <w:t>).</w:t>
      </w:r>
    </w:p>
    <w:p w14:paraId="0AEE9D3D" w14:textId="07831C91" w:rsidR="008C6EA0" w:rsidRDefault="006B6763" w:rsidP="008C6EA0">
      <w:pPr>
        <w:keepNext/>
      </w:pPr>
      <w:r>
        <w:rPr>
          <w:noProof/>
        </w:rPr>
        <w:drawing>
          <wp:inline distT="0" distB="0" distL="0" distR="0" wp14:anchorId="3559A422" wp14:editId="289F6F71">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bookmarkStart w:id="35" w:name="_Toc75783404"/>
      <w:r>
        <w:t>4</w:t>
      </w:r>
      <w:r w:rsidR="00D64386">
        <w:t xml:space="preserve"> – </w:t>
      </w:r>
      <w:r w:rsidR="00382DFE">
        <w:t>Discussion</w:t>
      </w:r>
      <w:bookmarkEnd w:id="35"/>
    </w:p>
    <w:p w14:paraId="64B68648" w14:textId="6DE8BF97" w:rsidR="00662B9E" w:rsidRDefault="64322DCE" w:rsidP="00094042">
      <w:commentRangeStart w:id="36"/>
      <w:commentRangeStart w:id="37"/>
      <w:r>
        <w:t xml:space="preserve">The ABC </w:t>
      </w:r>
      <w:commentRangeEnd w:id="36"/>
      <w:r w:rsidR="0014182F">
        <w:rPr>
          <w:rStyle w:val="CommentReference"/>
        </w:rPr>
        <w:commentReference w:id="36"/>
      </w:r>
      <w:commentRangeEnd w:id="37"/>
      <w:r w:rsidR="0014182F">
        <w:rPr>
          <w:rStyle w:val="CommentReference"/>
        </w:rPr>
        <w:commentReference w:id="37"/>
      </w:r>
      <w:r>
        <w:t xml:space="preserve">data were analysed for the primary, island-wide patterns of abundance; site-specific patterns of abundance, richness, and diversity; and site dissimilarity. Analysis of the aggregated data shows the most abundant species on Aotea to be the </w:t>
      </w:r>
      <w:proofErr w:type="spellStart"/>
      <w:r w:rsidR="00FC32AF">
        <w:t>k</w:t>
      </w:r>
      <w:r>
        <w:t>ākā</w:t>
      </w:r>
      <w:proofErr w:type="spellEnd"/>
      <w:r>
        <w:t xml:space="preserve">, </w:t>
      </w:r>
      <w:proofErr w:type="spellStart"/>
      <w:r w:rsidR="00FC32AF">
        <w:t>t</w:t>
      </w:r>
      <w:r>
        <w:t>ūī</w:t>
      </w:r>
      <w:proofErr w:type="spellEnd"/>
      <w:r>
        <w:t xml:space="preserve">, </w:t>
      </w:r>
      <w:r w:rsidR="00FC32AF">
        <w:t>g</w:t>
      </w:r>
      <w:r>
        <w:t xml:space="preserve">rey warbler, </w:t>
      </w:r>
      <w:r w:rsidR="00FC32AF">
        <w:t>k</w:t>
      </w:r>
      <w:r>
        <w:t xml:space="preserve">ingfisher and </w:t>
      </w:r>
      <w:r w:rsidR="00FC32AF">
        <w:t>f</w:t>
      </w:r>
      <w:r>
        <w:t xml:space="preserve">antail (Figure 2). Of course, bird species are not uniformly distributed across the island. For example, </w:t>
      </w:r>
      <w:proofErr w:type="spellStart"/>
      <w:r w:rsidRPr="64322DCE">
        <w:rPr>
          <w:rFonts w:ascii="Calibri" w:eastAsia="Times New Roman" w:hAnsi="Calibri" w:cs="Times New Roman"/>
          <w:color w:val="000000" w:themeColor="text1"/>
          <w:lang w:eastAsia="en-NZ"/>
        </w:rPr>
        <w:t>Kaitoke</w:t>
      </w:r>
      <w:proofErr w:type="spellEnd"/>
      <w:r w:rsidRPr="64322DCE">
        <w:rPr>
          <w:rFonts w:ascii="Calibri" w:eastAsia="Times New Roman" w:hAnsi="Calibri" w:cs="Times New Roman"/>
          <w:color w:val="000000" w:themeColor="text1"/>
          <w:lang w:eastAsia="en-NZ"/>
        </w:rPr>
        <w:t xml:space="preserve"> had few records of </w:t>
      </w:r>
      <w:proofErr w:type="spellStart"/>
      <w:r w:rsidRPr="64322DCE">
        <w:rPr>
          <w:rFonts w:ascii="Calibri" w:eastAsia="Times New Roman" w:hAnsi="Calibri" w:cs="Times New Roman"/>
          <w:color w:val="000000" w:themeColor="text1"/>
          <w:lang w:eastAsia="en-NZ"/>
        </w:rPr>
        <w:t>tūī</w:t>
      </w:r>
      <w:proofErr w:type="spellEnd"/>
      <w:r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Pr="64322DCE">
        <w:rPr>
          <w:rFonts w:ascii="Calibri" w:eastAsia="Times New Roman" w:hAnsi="Calibri" w:cs="Times New Roman"/>
          <w:color w:val="000000" w:themeColor="text1"/>
          <w:lang w:eastAsia="en-NZ"/>
        </w:rPr>
        <w:t>kākā</w:t>
      </w:r>
      <w:proofErr w:type="spellEnd"/>
      <w:r w:rsidRPr="64322DCE">
        <w:rPr>
          <w:rFonts w:ascii="Calibri" w:eastAsia="Times New Roman" w:hAnsi="Calibri" w:cs="Times New Roman"/>
          <w:color w:val="000000" w:themeColor="text1"/>
          <w:lang w:eastAsia="en-NZ"/>
        </w:rPr>
        <w:t xml:space="preserve">, and the only observations of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t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Medlands survey locations are</w:t>
      </w:r>
      <w:r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Pr="64322DCE">
        <w:rPr>
          <w:rFonts w:ascii="Calibri" w:eastAsia="Times New Roman" w:hAnsi="Calibri" w:cs="Times New Roman"/>
          <w:color w:val="000000" w:themeColor="text1"/>
          <w:lang w:eastAsia="en-NZ"/>
        </w:rPr>
        <w:t xml:space="preserve">, hence the lack of bush birds like the </w:t>
      </w:r>
      <w:proofErr w:type="spellStart"/>
      <w:r w:rsidRPr="64322DCE">
        <w:rPr>
          <w:rFonts w:ascii="Calibri" w:eastAsia="Times New Roman" w:hAnsi="Calibri" w:cs="Times New Roman"/>
          <w:lang w:eastAsia="en-NZ"/>
        </w:rPr>
        <w:t>kākā</w:t>
      </w:r>
      <w:proofErr w:type="spellEnd"/>
      <w:r w:rsidRPr="64322DCE">
        <w:rPr>
          <w:rFonts w:ascii="Calibri" w:eastAsia="Times New Roman" w:hAnsi="Calibri" w:cs="Times New Roman"/>
          <w:lang w:eastAsia="en-NZ"/>
        </w:rPr>
        <w:t xml:space="preserve"> and </w:t>
      </w:r>
      <w:proofErr w:type="spellStart"/>
      <w:r w:rsidRPr="64322DCE">
        <w:rPr>
          <w:rFonts w:ascii="Calibri" w:eastAsia="Times New Roman" w:hAnsi="Calibri" w:cs="Times New Roman"/>
          <w:lang w:eastAsia="en-NZ"/>
        </w:rPr>
        <w:t>tūī</w:t>
      </w:r>
      <w:proofErr w:type="spellEnd"/>
      <w:r w:rsidRPr="64322DCE">
        <w:rPr>
          <w:rFonts w:ascii="Calibri" w:eastAsia="Times New Roman" w:hAnsi="Calibri" w:cs="Times New Roman"/>
          <w:lang w:eastAsia="en-NZ"/>
        </w:rPr>
        <w:t xml:space="preserve">, and high counts of </w:t>
      </w:r>
      <w:proofErr w:type="spellStart"/>
      <w:r w:rsidRPr="64322DCE">
        <w:rPr>
          <w:rFonts w:ascii="Calibri" w:eastAsia="Times New Roman" w:hAnsi="Calibri" w:cs="Times New Roman"/>
          <w:lang w:eastAsia="en-NZ"/>
        </w:rPr>
        <w:t>pūkeko</w:t>
      </w:r>
      <w:proofErr w:type="spellEnd"/>
      <w:r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Pr="64322DCE">
        <w:rPr>
          <w:rFonts w:ascii="Calibri" w:eastAsia="Times New Roman" w:hAnsi="Calibri" w:cs="Times New Roman"/>
          <w:lang w:eastAsia="en-NZ"/>
        </w:rPr>
        <w:t xml:space="preserve">. The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site that forms a single unit in the cluster analysis (Figure 5, green branch) was cleared in the early 20</w:t>
      </w:r>
      <w:r w:rsidRPr="64322DCE">
        <w:rPr>
          <w:rFonts w:ascii="Calibri" w:eastAsia="Times New Roman" w:hAnsi="Calibri" w:cs="Times New Roman"/>
          <w:vertAlign w:val="superscript"/>
          <w:lang w:eastAsia="en-NZ"/>
        </w:rPr>
        <w:t>th</w:t>
      </w:r>
      <w:r w:rsidRPr="64322DCE">
        <w:rPr>
          <w:rFonts w:ascii="Calibri" w:eastAsia="Times New Roman" w:hAnsi="Calibri" w:cs="Times New Roman"/>
          <w:lang w:eastAsia="en-NZ"/>
        </w:rPr>
        <w:t xml:space="preserve"> century for farming and underwent annual controlled burning until about 1940. </w:t>
      </w:r>
      <w:proofErr w:type="spellStart"/>
      <w:r w:rsidRPr="64322DCE">
        <w:rPr>
          <w:rFonts w:ascii="Calibri" w:eastAsia="Times New Roman" w:hAnsi="Calibri" w:cs="Times New Roman"/>
          <w:lang w:eastAsia="en-NZ"/>
        </w:rPr>
        <w:t>Awana</w:t>
      </w:r>
      <w:proofErr w:type="spellEnd"/>
      <w:r w:rsidRPr="64322DCE">
        <w:rPr>
          <w:rFonts w:ascii="Calibri" w:eastAsia="Times New Roman" w:hAnsi="Calibri" w:cs="Times New Roman"/>
          <w:lang w:eastAsia="en-NZ"/>
        </w:rPr>
        <w:t xml:space="preserve"> now comprises mainly of </w:t>
      </w:r>
      <w:proofErr w:type="spellStart"/>
      <w:r>
        <w:t>mānuka</w:t>
      </w:r>
      <w:proofErr w:type="spellEnd"/>
      <w:r>
        <w:t>–</w:t>
      </w:r>
      <w:proofErr w:type="spellStart"/>
      <w:r>
        <w:t>kānuka</w:t>
      </w:r>
      <w:proofErr w:type="spellEnd"/>
      <w:r>
        <w:t xml:space="preserve"> scrubland with some exotic species such as </w:t>
      </w:r>
      <w:r w:rsidRPr="00E96C27">
        <w:rPr>
          <w:i/>
          <w:iCs/>
        </w:rPr>
        <w:t>Hakea</w:t>
      </w:r>
      <w:r>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t xml:space="preserve">. </w:t>
      </w:r>
      <w:proofErr w:type="spellStart"/>
      <w:r>
        <w:t>Awana</w:t>
      </w:r>
      <w:proofErr w:type="spellEnd"/>
      <w:r>
        <w:t xml:space="preserve"> has a relatively low diversity (Table 1), with the community dominated by </w:t>
      </w:r>
      <w:proofErr w:type="spellStart"/>
      <w:r>
        <w:t>tūī</w:t>
      </w:r>
      <w:proofErr w:type="spellEnd"/>
      <w:r>
        <w:t xml:space="preserve">, kingfishers, and </w:t>
      </w:r>
      <w:proofErr w:type="spellStart"/>
      <w:r>
        <w:t>kākā</w:t>
      </w:r>
      <w:proofErr w:type="spellEnd"/>
      <w:r>
        <w:t>. All the other sites were more similar in their species composition to each other (Figure 5</w:t>
      </w:r>
      <w:proofErr w:type="gramStart"/>
      <w:r>
        <w:t>)</w:t>
      </w:r>
      <w:r w:rsidR="000508EB">
        <w:t>;</w:t>
      </w:r>
      <w:r>
        <w:t xml:space="preserve">  </w:t>
      </w:r>
      <w:r w:rsidR="000508EB">
        <w:t>the</w:t>
      </w:r>
      <w:proofErr w:type="gramEnd"/>
      <w:r w:rsidR="000508EB">
        <w:t xml:space="preserve"> branches </w:t>
      </w:r>
      <w:r w:rsidR="005363AB">
        <w:t>forming the</w:t>
      </w:r>
      <w:r w:rsidR="000508EB">
        <w:t xml:space="preserve"> cluster from Cooper’s Castle to Needle Rock are largely montane sites.</w:t>
      </w:r>
    </w:p>
    <w:p w14:paraId="483D5B80" w14:textId="77777777" w:rsidR="00662B9E" w:rsidRDefault="00662B9E" w:rsidP="00094042"/>
    <w:p w14:paraId="491CBA24" w14:textId="0C3229A5" w:rsidR="00662B9E"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indicating that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populations would benefit from stricter pest management schemes.</w:t>
      </w:r>
    </w:p>
    <w:p w14:paraId="7B7464B2" w14:textId="3B4804FD" w:rsidR="00D4159B" w:rsidRDefault="00D4159B" w:rsidP="00662B9E">
      <w:pPr>
        <w:rPr>
          <w:rFonts w:ascii="Calibri" w:eastAsia="Times New Roman" w:hAnsi="Calibri" w:cs="Times New Roman"/>
          <w:color w:val="000000" w:themeColor="text1"/>
          <w:lang w:eastAsia="en-NZ"/>
        </w:rPr>
      </w:pPr>
    </w:p>
    <w:p w14:paraId="54F42F5B" w14:textId="292DC281"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r w:rsidRPr="008E6B91">
        <w:t>https://doi.org/10.17608/k6.auckland.14865372</w:t>
      </w:r>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38" w:name="_Toc75783405"/>
      <w:r>
        <w:br w:type="page"/>
      </w:r>
    </w:p>
    <w:p w14:paraId="53907A8D" w14:textId="5C5CE2BD" w:rsidR="00311655" w:rsidRDefault="002F4AA1" w:rsidP="00A24390">
      <w:pPr>
        <w:pStyle w:val="Heading2"/>
      </w:pPr>
      <w:r>
        <w:t>4.2</w:t>
      </w:r>
      <w:r w:rsidR="00311655">
        <w:t xml:space="preserve"> – </w:t>
      </w:r>
      <w:r w:rsidR="002303E9">
        <w:t>L</w:t>
      </w:r>
      <w:r>
        <w:t>imitations</w:t>
      </w:r>
      <w:bookmarkEnd w:id="38"/>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commentRangeStart w:id="39"/>
      <w:commentRangeEnd w:id="39"/>
      <w:r w:rsidR="006E670A">
        <w:rPr>
          <w:rStyle w:val="CommentReference"/>
        </w:rPr>
        <w:commentReference w:id="39"/>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w:t>
      </w:r>
      <w:proofErr w:type="gramStart"/>
      <w:r w:rsidR="64322DCE">
        <w:t>birds</w:t>
      </w:r>
      <w:proofErr w:type="gramEnd"/>
      <w:r w:rsidR="64322DCE">
        <w:t xml:space="preserve">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D55C539"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mportant patterns can be observed from the data</w:t>
      </w:r>
      <w:r w:rsidR="00F21318">
        <w:t>.</w:t>
      </w:r>
    </w:p>
    <w:p w14:paraId="0E245BB9" w14:textId="77777777" w:rsidR="00257095" w:rsidRDefault="00257095" w:rsidP="00FD3DDC">
      <w:pPr>
        <w:pStyle w:val="Heading2"/>
      </w:pPr>
      <w:bookmarkStart w:id="40" w:name="_Toc75783406"/>
    </w:p>
    <w:p w14:paraId="1594CDC8" w14:textId="4C2DA51E" w:rsidR="00FD3DDC" w:rsidRDefault="00FD3DDC" w:rsidP="00FD3DDC">
      <w:pPr>
        <w:pStyle w:val="Heading2"/>
      </w:pPr>
      <w:r>
        <w:t>4.3 – Conclusion</w:t>
      </w:r>
      <w:bookmarkEnd w:id="40"/>
    </w:p>
    <w:p w14:paraId="4CDBF2A5" w14:textId="4BDE30FE" w:rsidR="00A24390" w:rsidRDefault="64322DCE" w:rsidP="00FD3DDC">
      <w:r>
        <w:t xml:space="preserve">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41" w:name="_Toc75783407"/>
      <w:r>
        <w:t>References</w:t>
      </w:r>
      <w:bookmarkEnd w:id="41"/>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42" w:name="_Toc75783408"/>
      <w:r>
        <w:t>Appendix A</w:t>
      </w:r>
      <w:bookmarkEnd w:id="42"/>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commentRangeStart w:id="43"/>
            <w:commentRangeStart w:id="44"/>
            <w:proofErr w:type="spellStart"/>
            <w:r>
              <w:t>Makipae</w:t>
            </w:r>
            <w:commentRangeEnd w:id="43"/>
            <w:proofErr w:type="spellEnd"/>
            <w:r w:rsidR="00F3722E">
              <w:rPr>
                <w:rStyle w:val="CommentReference"/>
              </w:rPr>
              <w:commentReference w:id="43"/>
            </w:r>
            <w:commentRangeEnd w:id="44"/>
            <w:r w:rsidR="00F3722E">
              <w:rPr>
                <w:rStyle w:val="CommentReference"/>
              </w:rPr>
              <w:commentReference w:id="44"/>
            </w:r>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45" w:name="_Toc75783409"/>
      <w:r>
        <w:t>Append</w:t>
      </w:r>
      <w:r w:rsidR="000F7BA9">
        <w:t>ix B</w:t>
      </w:r>
      <w:bookmarkEnd w:id="45"/>
    </w:p>
    <w:p w14:paraId="26FC4D26" w14:textId="5E579B6F" w:rsidR="00DF781A" w:rsidRDefault="00DF781A" w:rsidP="00526E43"/>
    <w:p w14:paraId="705A7777" w14:textId="0C844701"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2C1ADF" w:rsidRPr="005363AB" w:rsidRDefault="002C1AD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2C1ADF" w:rsidRPr="005363AB" w:rsidRDefault="002C1ADF"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sidRPr="005363AB">
                        <w:rPr>
                          <w:noProof/>
                          <w:color w:val="auto"/>
                        </w:rPr>
                        <w:t>6</w:t>
                      </w:r>
                      <w:r w:rsidRPr="005363AB">
                        <w:rPr>
                          <w:noProof/>
                          <w:color w:val="auto"/>
                        </w:rPr>
                        <w:fldChar w:fldCharType="end"/>
                      </w:r>
                      <w:r w:rsidRPr="005363AB">
                        <w:rPr>
                          <w:color w:val="auto"/>
                        </w:rP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Quinn Asena" w:date="2021-06-24T15:22:00Z" w:initials="QA">
    <w:p w14:paraId="7BF38E57" w14:textId="77777777" w:rsidR="002C1ADF" w:rsidRDefault="002C1ADF" w:rsidP="00BE7BD6">
      <w:pPr>
        <w:pStyle w:val="CommentText"/>
      </w:pPr>
      <w:r>
        <w:rPr>
          <w:rStyle w:val="CommentReference"/>
        </w:rPr>
        <w:annotationRef/>
      </w:r>
      <w:r>
        <w:t xml:space="preserve">Necessary to include a summary? First report had an executive </w:t>
      </w:r>
      <w:proofErr w:type="spellStart"/>
      <w:proofErr w:type="gramStart"/>
      <w:r>
        <w:t>summay</w:t>
      </w:r>
      <w:proofErr w:type="spellEnd"/>
      <w:proofErr w:type="gramEnd"/>
      <w:r>
        <w:t xml:space="preserve"> but I’m not convinced I need one here.</w:t>
      </w:r>
    </w:p>
  </w:comment>
  <w:comment w:id="2" w:author="George Perry" w:date="2021-06-28T17:12:00Z" w:initials="GP">
    <w:p w14:paraId="49A88A01" w14:textId="77777777" w:rsidR="002C1ADF" w:rsidRDefault="002C1ADF" w:rsidP="00BE7BD6">
      <w:pPr>
        <w:pStyle w:val="CommentText"/>
      </w:pPr>
      <w:r>
        <w:t>It might be worth doing a very short bullet pointed one.</w:t>
      </w:r>
      <w:r>
        <w:rPr>
          <w:rStyle w:val="CommentReference"/>
        </w:rPr>
        <w:annotationRef/>
      </w:r>
    </w:p>
  </w:comment>
  <w:comment w:id="3" w:author="Kate Waterhouse" w:date="2021-07-03T18:47:00Z" w:initials="KW">
    <w:p w14:paraId="1FAA6AD2" w14:textId="458756C0" w:rsidR="0060783A" w:rsidRDefault="0060783A">
      <w:pPr>
        <w:pStyle w:val="CommentText"/>
      </w:pPr>
      <w:r>
        <w:rPr>
          <w:rStyle w:val="CommentReference"/>
        </w:rPr>
        <w:annotationRef/>
      </w:r>
      <w:r>
        <w:t xml:space="preserve">Needs a section perhaps the </w:t>
      </w:r>
      <w:proofErr w:type="spellStart"/>
      <w:r>
        <w:t>acknowledgemetns</w:t>
      </w:r>
      <w:proofErr w:type="spellEnd"/>
      <w:r>
        <w:t xml:space="preserve"> to note when it was started and by who </w:t>
      </w:r>
      <w:r w:rsidR="00F945D6">
        <w:t xml:space="preserve">and how the method was settled on in the first place. Also that the long term objective is to establish </w:t>
      </w:r>
      <w:proofErr w:type="gramStart"/>
      <w:r w:rsidR="00F945D6">
        <w:t>a  longitudinal</w:t>
      </w:r>
      <w:proofErr w:type="gramEnd"/>
      <w:r w:rsidR="00F945D6">
        <w:t xml:space="preserve"> monitor of abundance in response to different interventions and pressure </w:t>
      </w:r>
      <w:proofErr w:type="spellStart"/>
      <w:r w:rsidR="00F945D6">
        <w:t>s</w:t>
      </w:r>
      <w:r w:rsidR="003764BF">
        <w:t xml:space="preserve"> </w:t>
      </w:r>
      <w:r w:rsidR="00F945D6">
        <w:t>on</w:t>
      </w:r>
      <w:proofErr w:type="spellEnd"/>
      <w:r w:rsidR="00F945D6">
        <w:t xml:space="preserve"> </w:t>
      </w:r>
      <w:r w:rsidR="003764BF">
        <w:t xml:space="preserve">birds </w:t>
      </w:r>
    </w:p>
  </w:comment>
  <w:comment w:id="6" w:author="Quinn Asena" w:date="2021-06-28T11:53:00Z" w:initials="QA">
    <w:p w14:paraId="0FBAB837" w14:textId="32AD9009" w:rsidR="002C1ADF" w:rsidRDefault="002C1ADF">
      <w:pPr>
        <w:pStyle w:val="CommentText"/>
      </w:pPr>
      <w:r>
        <w:rPr>
          <w:rStyle w:val="CommentReference"/>
        </w:rPr>
        <w:annotationRef/>
      </w:r>
      <w:r>
        <w:t>You mentioned a new fence being built on the island? Worth mentioning as well but couldn’t find details.</w:t>
      </w:r>
    </w:p>
  </w:comment>
  <w:comment w:id="7" w:author="George Perry" w:date="2021-06-28T17:15:00Z" w:initials="GP">
    <w:p w14:paraId="185EA692" w14:textId="53CB635B" w:rsidR="002C1ADF" w:rsidRDefault="002C1ADF">
      <w:pPr>
        <w:pStyle w:val="CommentText"/>
      </w:pPr>
      <w:r>
        <w:t xml:space="preserve">Yes - this is the Tu Mai </w:t>
      </w:r>
      <w:proofErr w:type="spellStart"/>
      <w:r>
        <w:t>Tanoga</w:t>
      </w:r>
      <w:proofErr w:type="spellEnd"/>
      <w:r>
        <w:t xml:space="preserve"> project. https://www.tumaitaonga.nz/</w:t>
      </w:r>
      <w:r>
        <w:rPr>
          <w:rStyle w:val="CommentReference"/>
        </w:rPr>
        <w:annotationRef/>
      </w:r>
    </w:p>
  </w:comment>
  <w:comment w:id="8" w:author="Quinn Asena" w:date="2021-06-28T11:48:00Z" w:initials="QA">
    <w:p w14:paraId="2FE8C693" w14:textId="7DC40F5F" w:rsidR="002C1ADF" w:rsidRDefault="002C1ADF">
      <w:pPr>
        <w:pStyle w:val="CommentText"/>
      </w:pPr>
      <w:r>
        <w:rPr>
          <w:rStyle w:val="CommentReference"/>
        </w:rPr>
        <w:annotationRef/>
      </w:r>
      <w:r>
        <w:t>Value from website, Perry 2010 mentions 150 ha, Russell and Taylor mentions 230 ha…</w:t>
      </w:r>
    </w:p>
  </w:comment>
  <w:comment w:id="9" w:author="Kate Waterhouse" w:date="2021-07-03T18:40:00Z" w:initials="KW">
    <w:p w14:paraId="566C11B0" w14:textId="5A48C073" w:rsidR="00393E34" w:rsidRDefault="00393E34">
      <w:pPr>
        <w:pStyle w:val="CommentText"/>
      </w:pPr>
      <w:r>
        <w:rPr>
          <w:rStyle w:val="CommentReference"/>
        </w:rPr>
        <w:annotationRef/>
      </w:r>
      <w:r>
        <w:t>Community projects control rats in</w:t>
      </w:r>
      <w:r w:rsidR="00401A64">
        <w:t xml:space="preserve"> some locations including </w:t>
      </w:r>
      <w:proofErr w:type="spellStart"/>
      <w:r w:rsidR="00401A64">
        <w:t>Okiwi</w:t>
      </w:r>
      <w:proofErr w:type="spellEnd"/>
      <w:r w:rsidR="00401A64">
        <w:t xml:space="preserve">, </w:t>
      </w:r>
      <w:proofErr w:type="spellStart"/>
      <w:r w:rsidR="00401A64">
        <w:t>Awana</w:t>
      </w:r>
      <w:proofErr w:type="spellEnd"/>
      <w:r w:rsidR="00401A64">
        <w:t xml:space="preserve"> and Oruawharo Medlands.  Auckland Council and the Department of Conservation carry out feral cat control </w:t>
      </w:r>
      <w:r w:rsidR="007A66CD">
        <w:t xml:space="preserve">on roadsides, on </w:t>
      </w:r>
      <w:proofErr w:type="spellStart"/>
      <w:r w:rsidR="007A66CD">
        <w:t>Hirakimata</w:t>
      </w:r>
      <w:proofErr w:type="spellEnd"/>
      <w:r w:rsidR="007A66CD">
        <w:t xml:space="preserve"> and in the </w:t>
      </w:r>
      <w:proofErr w:type="spellStart"/>
      <w:r w:rsidR="007A66CD">
        <w:t>Whangpoua</w:t>
      </w:r>
      <w:proofErr w:type="spellEnd"/>
      <w:r w:rsidR="007A66CD">
        <w:t xml:space="preserve"> basin. </w:t>
      </w:r>
    </w:p>
  </w:comment>
  <w:comment w:id="11" w:author="Kate Waterhouse" w:date="2021-07-03T18:43:00Z" w:initials="KW">
    <w:p w14:paraId="703C55A5" w14:textId="41CF722E" w:rsidR="004D7EBA" w:rsidRDefault="004D7EBA">
      <w:pPr>
        <w:pStyle w:val="CommentText"/>
      </w:pPr>
      <w:r>
        <w:rPr>
          <w:rStyle w:val="CommentReference"/>
        </w:rPr>
        <w:annotationRef/>
      </w:r>
      <w:r w:rsidR="00772BE5">
        <w:t>Suggest alternative wording. Prior to European settlement?</w:t>
      </w:r>
    </w:p>
  </w:comment>
  <w:comment w:id="16" w:author="Kate Waterhouse" w:date="2021-07-03T18:45:00Z" w:initials="KW">
    <w:p w14:paraId="105C309F" w14:textId="34A53EF0" w:rsidR="00415D63" w:rsidRDefault="00415D63">
      <w:pPr>
        <w:pStyle w:val="CommentText"/>
      </w:pPr>
      <w:r>
        <w:rPr>
          <w:rStyle w:val="CommentReference"/>
        </w:rPr>
        <w:annotationRef/>
      </w:r>
      <w:r>
        <w:t xml:space="preserve">There are 17 here – the new one in 2020 is Wreck Bay </w:t>
      </w:r>
      <w:r w:rsidR="00002987">
        <w:t xml:space="preserve">– should say </w:t>
      </w:r>
      <w:proofErr w:type="spellStart"/>
      <w:r w:rsidR="00002987">
        <w:t>Rangiwhakaea</w:t>
      </w:r>
      <w:proofErr w:type="spellEnd"/>
      <w:r w:rsidR="00002987">
        <w:t xml:space="preserve"> </w:t>
      </w:r>
      <w:proofErr w:type="gramStart"/>
      <w:r w:rsidR="00002987">
        <w:t>Bay</w:t>
      </w:r>
      <w:proofErr w:type="gramEnd"/>
    </w:p>
    <w:p w14:paraId="6F4EB48F" w14:textId="4F3431A8" w:rsidR="00415D63" w:rsidRDefault="00415D63">
      <w:pPr>
        <w:pStyle w:val="CommentText"/>
      </w:pPr>
      <w:proofErr w:type="gramStart"/>
      <w:r>
        <w:t>Also</w:t>
      </w:r>
      <w:proofErr w:type="gramEnd"/>
      <w:r>
        <w:t xml:space="preserve"> where is the </w:t>
      </w:r>
      <w:proofErr w:type="spellStart"/>
      <w:r>
        <w:t>Rakitu</w:t>
      </w:r>
      <w:proofErr w:type="spellEnd"/>
      <w:r>
        <w:t xml:space="preserve"> data please? </w:t>
      </w:r>
      <w:proofErr w:type="spellStart"/>
      <w:r>
        <w:t>Lousie</w:t>
      </w:r>
      <w:proofErr w:type="spellEnd"/>
      <w:r>
        <w:t xml:space="preserve"> </w:t>
      </w:r>
      <w:r w:rsidR="00002987">
        <w:t>M</w:t>
      </w:r>
      <w:r>
        <w:t xml:space="preserve">ack should have had that as she did the counts on </w:t>
      </w:r>
      <w:proofErr w:type="spellStart"/>
      <w:r>
        <w:t>Rakitu</w:t>
      </w:r>
      <w:proofErr w:type="spellEnd"/>
      <w:r>
        <w:t xml:space="preserve"> in December or if not her, she made sure they happened. Follow up with </w:t>
      </w:r>
      <w:proofErr w:type="spellStart"/>
      <w:r>
        <w:t>Thiomas</w:t>
      </w:r>
      <w:proofErr w:type="spellEnd"/>
      <w:r>
        <w:t xml:space="preserve"> or DOC.  There should be data on </w:t>
      </w:r>
      <w:proofErr w:type="spellStart"/>
      <w:r>
        <w:t>Rakitu</w:t>
      </w:r>
      <w:proofErr w:type="spellEnd"/>
      <w:r>
        <w:t xml:space="preserve"> in the previous </w:t>
      </w:r>
    </w:p>
  </w:comment>
  <w:comment w:id="23" w:author="Quinn Asena" w:date="2021-06-28T12:27:00Z" w:initials="QA">
    <w:p w14:paraId="3C590517" w14:textId="265AB2F6" w:rsidR="002C1ADF" w:rsidRDefault="002C1ADF">
      <w:pPr>
        <w:pStyle w:val="CommentText"/>
      </w:pPr>
      <w:r>
        <w:rPr>
          <w:rStyle w:val="CommentReference"/>
        </w:rPr>
        <w:annotationRef/>
      </w:r>
      <w:r>
        <w:t xml:space="preserve">Plover, unidentified to </w:t>
      </w:r>
      <w:proofErr w:type="spellStart"/>
      <w:r>
        <w:t>spp</w:t>
      </w:r>
      <w:proofErr w:type="spellEnd"/>
      <w:r>
        <w:t xml:space="preserve"> level sighted only at </w:t>
      </w:r>
      <w:proofErr w:type="spellStart"/>
      <w:r>
        <w:t>kaitoke</w:t>
      </w:r>
      <w:proofErr w:type="spellEnd"/>
      <w:r>
        <w:t xml:space="preserve">. Filtered out of the data with the unknown </w:t>
      </w:r>
      <w:proofErr w:type="spellStart"/>
      <w:r>
        <w:t>spp</w:t>
      </w:r>
      <w:proofErr w:type="spellEnd"/>
      <w:r>
        <w:t xml:space="preserve"> but could be put back in under plover spp. No big deal either way.</w:t>
      </w:r>
    </w:p>
  </w:comment>
  <w:comment w:id="24" w:author="George Perry" w:date="2021-06-28T17:23:00Z" w:initials="GP">
    <w:p w14:paraId="04A1F943" w14:textId="6A611228" w:rsidR="002C1ADF" w:rsidRDefault="002C1ADF">
      <w:pPr>
        <w:pStyle w:val="CommentText"/>
      </w:pPr>
      <w:r>
        <w:t>Could add the info to the caption?</w:t>
      </w:r>
      <w:r>
        <w:rPr>
          <w:rStyle w:val="CommentReference"/>
        </w:rPr>
        <w:annotationRef/>
      </w:r>
    </w:p>
  </w:comment>
  <w:comment w:id="28" w:author="Quinn Asena" w:date="2021-06-23T21:43:00Z" w:initials="QA">
    <w:p w14:paraId="3749D5FC" w14:textId="39AF4FA8" w:rsidR="002C1ADF" w:rsidRDefault="002C1ADF">
      <w:pPr>
        <w:pStyle w:val="CommentText"/>
      </w:pPr>
      <w:r>
        <w:rPr>
          <w:rStyle w:val="CommentReference"/>
        </w:rPr>
        <w:annotationRef/>
      </w:r>
      <w:r>
        <w:t>You mentioned some possible reasons for this</w:t>
      </w:r>
    </w:p>
  </w:comment>
  <w:comment w:id="29" w:author="George Perry" w:date="2021-06-28T17:27:00Z" w:initials="GP">
    <w:p w14:paraId="3861F229" w14:textId="537D6A29" w:rsidR="002C1ADF" w:rsidRDefault="002C1ADF">
      <w:pPr>
        <w:pStyle w:val="CommentText"/>
      </w:pPr>
      <w:r>
        <w:t xml:space="preserve">There has been much investment in predator control at that specific site to </w:t>
      </w:r>
      <w:proofErr w:type="spellStart"/>
      <w:r>
        <w:t>mainin</w:t>
      </w:r>
      <w:proofErr w:type="spellEnd"/>
      <w:r>
        <w:t xml:space="preserve"> that population.  See: </w:t>
      </w:r>
      <w:hyperlink r:id="rId1">
        <w:r w:rsidRPr="64322DCE">
          <w:rPr>
            <w:rStyle w:val="Hyperlink"/>
          </w:rPr>
          <w:t>https://www.gbiet.org/en39-the-kkriki-of-okiwi</w:t>
        </w:r>
      </w:hyperlink>
      <w:r>
        <w:t xml:space="preserve">  for summary</w:t>
      </w:r>
      <w:r>
        <w:rPr>
          <w:rStyle w:val="CommentReference"/>
        </w:rPr>
        <w:annotationRef/>
      </w:r>
    </w:p>
  </w:comment>
  <w:comment w:id="30" w:author="George Perry" w:date="2021-06-28T17:27:00Z" w:initials="GP">
    <w:p w14:paraId="6D16D6BE" w14:textId="7C956248" w:rsidR="002C1ADF" w:rsidRDefault="002C1ADF">
      <w:pPr>
        <w:pStyle w:val="CommentText"/>
      </w:pPr>
      <w:r>
        <w:t xml:space="preserve">I </w:t>
      </w:r>
      <w:proofErr w:type="spellStart"/>
      <w:r>
        <w:t>asume</w:t>
      </w:r>
      <w:proofErr w:type="spellEnd"/>
      <w:r>
        <w:t xml:space="preserve"> this means either seen or heard?  Might want to clarify that from the outset (unless you </w:t>
      </w:r>
      <w:proofErr w:type="gramStart"/>
      <w:r>
        <w:t>have</w:t>
      </w:r>
      <w:proofErr w:type="gramEnd"/>
      <w:r>
        <w:t xml:space="preserve"> and I missed it).</w:t>
      </w:r>
      <w:r>
        <w:rPr>
          <w:rStyle w:val="CommentReference"/>
        </w:rPr>
        <w:annotationRef/>
      </w:r>
    </w:p>
  </w:comment>
  <w:comment w:id="32" w:author="Quinn Asena" w:date="2021-06-23T21:58:00Z" w:initials="QA">
    <w:p w14:paraId="314C2B0B" w14:textId="6E4EA1FF" w:rsidR="002C1ADF" w:rsidRDefault="002C1ADF">
      <w:pPr>
        <w:pStyle w:val="CommentText"/>
      </w:pPr>
      <w:r>
        <w:rPr>
          <w:rStyle w:val="CommentReference"/>
        </w:rPr>
        <w:annotationRef/>
      </w:r>
      <w:r>
        <w:t>Could use some site-specific knowledge of clusters here.</w:t>
      </w:r>
    </w:p>
  </w:comment>
  <w:comment w:id="33" w:author="George Perry" w:date="2021-06-28T17:29:00Z" w:initials="GP">
    <w:p w14:paraId="0F4CC786" w14:textId="070C7C83" w:rsidR="002C1ADF" w:rsidRDefault="002C1ADF">
      <w:pPr>
        <w:pStyle w:val="CommentText"/>
      </w:pPr>
      <w:proofErr w:type="spellStart"/>
      <w:r>
        <w:t>Kaitoke</w:t>
      </w:r>
      <w:proofErr w:type="spellEnd"/>
      <w:r>
        <w:t xml:space="preserve"> and Medlands are wetland areas.</w:t>
      </w:r>
      <w:r>
        <w:rPr>
          <w:rStyle w:val="CommentReference"/>
        </w:rPr>
        <w:annotationRef/>
      </w:r>
    </w:p>
    <w:p w14:paraId="686EA5D4" w14:textId="37DD2979" w:rsidR="002C1ADF" w:rsidRDefault="002C1ADF">
      <w:pPr>
        <w:pStyle w:val="CommentText"/>
      </w:pPr>
    </w:p>
    <w:p w14:paraId="1B3534A5" w14:textId="70753FEC" w:rsidR="002C1ADF" w:rsidRDefault="002C1ADF">
      <w:pPr>
        <w:pStyle w:val="CommentText"/>
      </w:pPr>
      <w:r>
        <w:t xml:space="preserve">Anderson SH, Ogden J 2003. The bird community of </w:t>
      </w:r>
      <w:proofErr w:type="spellStart"/>
      <w:r>
        <w:t>Kaitoke</w:t>
      </w:r>
      <w:proofErr w:type="spellEnd"/>
      <w:r>
        <w:t xml:space="preserve"> wetland, Great Barrier </w:t>
      </w:r>
      <w:proofErr w:type="spellStart"/>
      <w:r>
        <w:t>lsland</w:t>
      </w:r>
      <w:proofErr w:type="spellEnd"/>
      <w:r>
        <w:t>. Notornis 50: 201–209.</w:t>
      </w:r>
    </w:p>
    <w:p w14:paraId="1746D60D" w14:textId="1D33D606" w:rsidR="002C1ADF" w:rsidRDefault="002C1ADF">
      <w:pPr>
        <w:pStyle w:val="CommentText"/>
      </w:pPr>
    </w:p>
    <w:p w14:paraId="497333C8" w14:textId="7761EBD7" w:rsidR="002C1ADF" w:rsidRDefault="002C1ADF">
      <w:pPr>
        <w:pStyle w:val="CommentText"/>
      </w:pPr>
    </w:p>
    <w:p w14:paraId="375F22CF" w14:textId="5CD9ECC9" w:rsidR="002C1ADF" w:rsidRDefault="002C1ADF">
      <w:pPr>
        <w:pStyle w:val="CommentText"/>
      </w:pPr>
      <w:r>
        <w:t xml:space="preserve">The cluster on the right (Coopers Castle onwards are largely montane sites).  </w:t>
      </w:r>
      <w:proofErr w:type="spellStart"/>
      <w:r>
        <w:t>Glenfern</w:t>
      </w:r>
      <w:proofErr w:type="spellEnd"/>
      <w:r>
        <w:t xml:space="preserve"> = predator control site. Are any of them on the beach?</w:t>
      </w:r>
    </w:p>
  </w:comment>
  <w:comment w:id="34" w:author="Quinn Asena" w:date="2021-06-28T21:51:00Z" w:initials="QA">
    <w:p w14:paraId="45F0B111" w14:textId="38BBC7C4" w:rsidR="002C1ADF" w:rsidRDefault="002C1ADF">
      <w:pPr>
        <w:pStyle w:val="CommentText"/>
      </w:pPr>
      <w:r>
        <w:rPr>
          <w:rStyle w:val="CommentReference"/>
        </w:rPr>
        <w:annotationRef/>
      </w:r>
      <w:r>
        <w:t>Included in discussion.</w:t>
      </w:r>
    </w:p>
  </w:comment>
  <w:comment w:id="36" w:author="Quinn Asena" w:date="2021-06-28T14:00:00Z" w:initials="QA">
    <w:p w14:paraId="29F55AB0" w14:textId="53732DD7" w:rsidR="002C1ADF" w:rsidRDefault="002C1ADF">
      <w:pPr>
        <w:pStyle w:val="CommentText"/>
      </w:pPr>
      <w:r>
        <w:rPr>
          <w:rStyle w:val="CommentReference"/>
        </w:rPr>
        <w:annotationRef/>
      </w:r>
      <w:r>
        <w:t>Section could be more insightful?</w:t>
      </w:r>
    </w:p>
  </w:comment>
  <w:comment w:id="37" w:author="George Perry" w:date="2021-06-28T17:31:00Z" w:initials="GP">
    <w:p w14:paraId="1706BE6D" w14:textId="7D5EF396" w:rsidR="002C1ADF" w:rsidRDefault="002C1ADF">
      <w:pPr>
        <w:pStyle w:val="CommentText"/>
      </w:pPr>
      <w:r>
        <w:t xml:space="preserve">I think it's ok - what did the last report have here? Could add some comments re exotic species? Maybe add a paragraph (sentence or two) re reproducible analyses and data archiving?  Can we put the data and code on </w:t>
      </w:r>
      <w:proofErr w:type="spellStart"/>
      <w:r>
        <w:t>Figshare</w:t>
      </w:r>
      <w:proofErr w:type="spellEnd"/>
      <w:r>
        <w:t>?</w:t>
      </w:r>
      <w:r>
        <w:rPr>
          <w:rStyle w:val="CommentReference"/>
        </w:rPr>
        <w:annotationRef/>
      </w:r>
    </w:p>
  </w:comment>
  <w:comment w:id="39" w:author="George Perry" w:date="2021-06-28T17:35:00Z" w:initials="GP">
    <w:p w14:paraId="3B5E4576" w14:textId="3F9A6EDE" w:rsidR="002C1ADF" w:rsidRDefault="002C1ADF">
      <w:pPr>
        <w:pStyle w:val="CommentText"/>
      </w:pPr>
      <w:r>
        <w:t>see also:</w:t>
      </w:r>
      <w:r>
        <w:rPr>
          <w:rStyle w:val="CommentReference"/>
        </w:rPr>
        <w:annotationRef/>
      </w:r>
    </w:p>
    <w:p w14:paraId="72F716AE" w14:textId="765A9CE2" w:rsidR="002C1ADF" w:rsidRDefault="007503D2">
      <w:pPr>
        <w:pStyle w:val="CommentText"/>
      </w:pPr>
      <w:hyperlink r:id="rId2">
        <w:r w:rsidR="002C1ADF" w:rsidRPr="64322DCE">
          <w:rPr>
            <w:rStyle w:val="Hyperlink"/>
          </w:rPr>
          <w:t>https://newzealandecology.org/nzje/3282</w:t>
        </w:r>
      </w:hyperlink>
    </w:p>
    <w:p w14:paraId="7862D8A5" w14:textId="647AE4DF" w:rsidR="002C1ADF" w:rsidRDefault="002C1ADF">
      <w:pPr>
        <w:pStyle w:val="CommentText"/>
      </w:pPr>
      <w:r>
        <w:t xml:space="preserve">for a </w:t>
      </w:r>
      <w:proofErr w:type="spellStart"/>
      <w:r>
        <w:t>comprison</w:t>
      </w:r>
      <w:proofErr w:type="spellEnd"/>
      <w:r>
        <w:t xml:space="preserve"> of methods - some of these are issues to do with the </w:t>
      </w:r>
      <w:proofErr w:type="gramStart"/>
      <w:r>
        <w:t>five minute</w:t>
      </w:r>
      <w:proofErr w:type="gramEnd"/>
      <w:r>
        <w:t xml:space="preserve"> approach</w:t>
      </w:r>
    </w:p>
  </w:comment>
  <w:comment w:id="43" w:author="Quinn Asena" w:date="2021-06-28T14:25:00Z" w:initials="QA">
    <w:p w14:paraId="4B52BF55" w14:textId="5D43F188" w:rsidR="002C1ADF" w:rsidRDefault="002C1ADF">
      <w:pPr>
        <w:pStyle w:val="CommentText"/>
      </w:pPr>
      <w:r>
        <w:rPr>
          <w:rStyle w:val="CommentReference"/>
        </w:rPr>
        <w:annotationRef/>
      </w:r>
      <w:r>
        <w:t>Not sure about this one</w:t>
      </w:r>
    </w:p>
  </w:comment>
  <w:comment w:id="44" w:author="George Perry" w:date="2021-06-28T17:38:00Z" w:initials="GP">
    <w:p w14:paraId="55236CBB" w14:textId="61C1D531" w:rsidR="002C1ADF" w:rsidRDefault="002C1ADF">
      <w:pPr>
        <w:pStyle w:val="CommentText"/>
      </w:pPr>
      <w:r>
        <w:t>https://maoridictionary.co.nz/search?idiom=&amp;phrase=&amp;proverb=&amp;loan=&amp;histLoanWords=&amp;keywords=magpie</w:t>
      </w: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F38E57" w15:done="1"/>
  <w15:commentEx w15:paraId="49A88A01" w15:paraIdParent="7BF38E57" w15:done="1"/>
  <w15:commentEx w15:paraId="1FAA6AD2" w15:done="0"/>
  <w15:commentEx w15:paraId="0FBAB837" w15:done="1"/>
  <w15:commentEx w15:paraId="185EA692" w15:paraIdParent="0FBAB837" w15:done="1"/>
  <w15:commentEx w15:paraId="2FE8C693" w15:done="1"/>
  <w15:commentEx w15:paraId="566C11B0" w15:done="0"/>
  <w15:commentEx w15:paraId="703C55A5" w15:done="0"/>
  <w15:commentEx w15:paraId="6F4EB48F" w15:done="0"/>
  <w15:commentEx w15:paraId="3C590517" w15:done="1"/>
  <w15:commentEx w15:paraId="04A1F943" w15:paraIdParent="3C590517" w15:done="1"/>
  <w15:commentEx w15:paraId="3749D5FC" w15:done="1"/>
  <w15:commentEx w15:paraId="3861F229" w15:paraIdParent="3749D5FC" w15:done="1"/>
  <w15:commentEx w15:paraId="6D16D6BE" w15:done="1"/>
  <w15:commentEx w15:paraId="314C2B0B" w15:done="1"/>
  <w15:commentEx w15:paraId="375F22CF" w15:paraIdParent="314C2B0B" w15:done="1"/>
  <w15:commentEx w15:paraId="45F0B111" w15:paraIdParent="314C2B0B" w15:done="0"/>
  <w15:commentEx w15:paraId="29F55AB0" w15:done="0"/>
  <w15:commentEx w15:paraId="1706BE6D" w15:paraIdParent="29F55AB0" w15:done="0"/>
  <w15:commentEx w15:paraId="7862D8A5" w15:done="1"/>
  <w15:commentEx w15:paraId="4B52BF55" w15:done="1"/>
  <w15:commentEx w15:paraId="55236CBB" w15:paraIdParent="4B52BF5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F21BA" w16cex:dateUtc="2021-06-24T03:22:00Z"/>
  <w16cex:commentExtensible w16cex:durableId="7E4DE152" w16cex:dateUtc="2021-06-28T05:12:00Z"/>
  <w16cex:commentExtensible w16cex:durableId="248B2F27" w16cex:dateUtc="2021-07-03T06:47:00Z"/>
  <w16cex:commentExtensible w16cex:durableId="2484369F" w16cex:dateUtc="2021-06-27T23:53:00Z"/>
  <w16cex:commentExtensible w16cex:durableId="175199D9" w16cex:dateUtc="2021-06-28T05:15:00Z"/>
  <w16cex:commentExtensible w16cex:durableId="2484358A" w16cex:dateUtc="2021-06-27T23:48:00Z"/>
  <w16cex:commentExtensible w16cex:durableId="248B2DB5" w16cex:dateUtc="2021-07-03T06:40:00Z"/>
  <w16cex:commentExtensible w16cex:durableId="248B2E45" w16cex:dateUtc="2021-07-03T06:43:00Z"/>
  <w16cex:commentExtensible w16cex:durableId="248B2EB1" w16cex:dateUtc="2021-07-03T06:45:00Z"/>
  <w16cex:commentExtensible w16cex:durableId="24843EC6" w16cex:dateUtc="2021-06-28T00:27:00Z"/>
  <w16cex:commentExtensible w16cex:durableId="2F1F70EA" w16cex:dateUtc="2021-06-28T05:23:00Z"/>
  <w16cex:commentExtensible w16cex:durableId="247E2977" w16cex:dateUtc="2021-06-23T09:43:00Z"/>
  <w16cex:commentExtensible w16cex:durableId="36FBA25D" w16cex:dateUtc="2021-06-28T05:27:00Z"/>
  <w16cex:commentExtensible w16cex:durableId="2B21BD88" w16cex:dateUtc="2021-06-28T05:27:00Z"/>
  <w16cex:commentExtensible w16cex:durableId="247E2D22" w16cex:dateUtc="2021-06-23T09:58:00Z"/>
  <w16cex:commentExtensible w16cex:durableId="3983839A" w16cex:dateUtc="2021-06-28T05:29:00Z"/>
  <w16cex:commentExtensible w16cex:durableId="2484C2E9" w16cex:dateUtc="2021-06-28T09:51:00Z"/>
  <w16cex:commentExtensible w16cex:durableId="24845490" w16cex:dateUtc="2021-06-28T02:00:00Z"/>
  <w16cex:commentExtensible w16cex:durableId="3C1CB264" w16cex:dateUtc="2021-06-28T05:31:00Z"/>
  <w16cex:commentExtensible w16cex:durableId="21CE2D2F" w16cex:dateUtc="2021-06-28T05:35:00Z"/>
  <w16cex:commentExtensible w16cex:durableId="24845A40" w16cex:dateUtc="2021-06-28T02:25:00Z"/>
  <w16cex:commentExtensible w16cex:durableId="20F80656" w16cex:dateUtc="2021-06-28T05: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F38E57" w16cid:durableId="247F21BA"/>
  <w16cid:commentId w16cid:paraId="49A88A01" w16cid:durableId="7E4DE152"/>
  <w16cid:commentId w16cid:paraId="1FAA6AD2" w16cid:durableId="248B2F27"/>
  <w16cid:commentId w16cid:paraId="0FBAB837" w16cid:durableId="2484369F"/>
  <w16cid:commentId w16cid:paraId="185EA692" w16cid:durableId="175199D9"/>
  <w16cid:commentId w16cid:paraId="2FE8C693" w16cid:durableId="2484358A"/>
  <w16cid:commentId w16cid:paraId="566C11B0" w16cid:durableId="248B2DB5"/>
  <w16cid:commentId w16cid:paraId="703C55A5" w16cid:durableId="248B2E45"/>
  <w16cid:commentId w16cid:paraId="6F4EB48F" w16cid:durableId="248B2EB1"/>
  <w16cid:commentId w16cid:paraId="3C590517" w16cid:durableId="24843EC6"/>
  <w16cid:commentId w16cid:paraId="04A1F943" w16cid:durableId="2F1F70EA"/>
  <w16cid:commentId w16cid:paraId="3749D5FC" w16cid:durableId="247E2977"/>
  <w16cid:commentId w16cid:paraId="3861F229" w16cid:durableId="36FBA25D"/>
  <w16cid:commentId w16cid:paraId="6D16D6BE" w16cid:durableId="2B21BD88"/>
  <w16cid:commentId w16cid:paraId="314C2B0B" w16cid:durableId="247E2D22"/>
  <w16cid:commentId w16cid:paraId="375F22CF" w16cid:durableId="3983839A"/>
  <w16cid:commentId w16cid:paraId="45F0B111" w16cid:durableId="2484C2E9"/>
  <w16cid:commentId w16cid:paraId="29F55AB0" w16cid:durableId="24845490"/>
  <w16cid:commentId w16cid:paraId="1706BE6D" w16cid:durableId="3C1CB264"/>
  <w16cid:commentId w16cid:paraId="7862D8A5" w16cid:durableId="21CE2D2F"/>
  <w16cid:commentId w16cid:paraId="4B52BF55" w16cid:durableId="24845A40"/>
  <w16cid:commentId w16cid:paraId="55236CBB" w16cid:durableId="20F8065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50F0A7" w14:textId="77777777" w:rsidR="007503D2" w:rsidRDefault="007503D2" w:rsidP="00800959">
      <w:pPr>
        <w:spacing w:after="0" w:line="240" w:lineRule="auto"/>
      </w:pPr>
      <w:r>
        <w:separator/>
      </w:r>
    </w:p>
  </w:endnote>
  <w:endnote w:type="continuationSeparator" w:id="0">
    <w:p w14:paraId="7B7FBEA2" w14:textId="77777777" w:rsidR="007503D2" w:rsidRDefault="007503D2"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altName w:val="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7E5266" w14:textId="77777777" w:rsidR="00E21C07" w:rsidRDefault="00E21C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75250579"/>
      <w:docPartObj>
        <w:docPartGallery w:val="Page Numbers (Bottom of Page)"/>
        <w:docPartUnique/>
      </w:docPartObj>
    </w:sdtPr>
    <w:sdtEndPr>
      <w:rPr>
        <w:noProof/>
      </w:rPr>
    </w:sdtEndPr>
    <w:sdtContent>
      <w:p w14:paraId="446F2097" w14:textId="6279BFA7" w:rsidR="00E21C07" w:rsidRDefault="002C1ADF">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048F37" w14:textId="77777777" w:rsidR="00E21C07" w:rsidRDefault="00E21C0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C96AA6" w14:textId="77777777" w:rsidR="007503D2" w:rsidRDefault="007503D2" w:rsidP="00800959">
      <w:pPr>
        <w:spacing w:after="0" w:line="240" w:lineRule="auto"/>
      </w:pPr>
      <w:r>
        <w:separator/>
      </w:r>
    </w:p>
  </w:footnote>
  <w:footnote w:type="continuationSeparator" w:id="0">
    <w:p w14:paraId="244291B9" w14:textId="77777777" w:rsidR="007503D2" w:rsidRDefault="007503D2"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01B1B" w14:textId="77777777" w:rsidR="00E21C07" w:rsidRDefault="00E21C0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FF2AAB" w14:textId="77777777" w:rsidR="00E21C07" w:rsidRDefault="00E21C0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349BA" w14:textId="77777777" w:rsidR="00E21C07" w:rsidRDefault="00E21C0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Quinn Asena">
    <w15:presenceInfo w15:providerId="AD" w15:userId="S::qase352@UoA.auckland.ac.nz::5fd8a2b2-924f-4e44-8cf1-abf1e71289cf"/>
  </w15:person>
  <w15:person w15:author="Kate Waterhouse">
    <w15:presenceInfo w15:providerId="None" w15:userId="Kate Waterhous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mwqAUAxrdh2iw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15DC"/>
    <w:rsid w:val="0004261B"/>
    <w:rsid w:val="00043785"/>
    <w:rsid w:val="000449C0"/>
    <w:rsid w:val="00046108"/>
    <w:rsid w:val="000476AC"/>
    <w:rsid w:val="000479F9"/>
    <w:rsid w:val="000508EB"/>
    <w:rsid w:val="000574D0"/>
    <w:rsid w:val="00061692"/>
    <w:rsid w:val="0006188F"/>
    <w:rsid w:val="00065277"/>
    <w:rsid w:val="00065E62"/>
    <w:rsid w:val="00070DBA"/>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D7EBA"/>
    <w:rsid w:val="004E4281"/>
    <w:rsid w:val="004E7DAD"/>
    <w:rsid w:val="00504BC2"/>
    <w:rsid w:val="00504D30"/>
    <w:rsid w:val="00506CDA"/>
    <w:rsid w:val="00510B7C"/>
    <w:rsid w:val="005175A9"/>
    <w:rsid w:val="00520A2D"/>
    <w:rsid w:val="0052382C"/>
    <w:rsid w:val="005238AA"/>
    <w:rsid w:val="005239FB"/>
    <w:rsid w:val="0052520A"/>
    <w:rsid w:val="00526AD4"/>
    <w:rsid w:val="00526E43"/>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1BAB"/>
    <w:rsid w:val="00695A3B"/>
    <w:rsid w:val="00695E3B"/>
    <w:rsid w:val="006A44C0"/>
    <w:rsid w:val="006B327A"/>
    <w:rsid w:val="006B504F"/>
    <w:rsid w:val="006B6763"/>
    <w:rsid w:val="006C0066"/>
    <w:rsid w:val="006C1E6D"/>
    <w:rsid w:val="006D1FEC"/>
    <w:rsid w:val="006D28ED"/>
    <w:rsid w:val="006D6FB8"/>
    <w:rsid w:val="006D7411"/>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F0246"/>
    <w:rsid w:val="007F1290"/>
    <w:rsid w:val="007F4F89"/>
    <w:rsid w:val="00800959"/>
    <w:rsid w:val="0080158A"/>
    <w:rsid w:val="00801C43"/>
    <w:rsid w:val="00802793"/>
    <w:rsid w:val="00810D16"/>
    <w:rsid w:val="00812FA0"/>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7BA4"/>
    <w:rsid w:val="009F130B"/>
    <w:rsid w:val="009F2A4C"/>
    <w:rsid w:val="009F3DEB"/>
    <w:rsid w:val="009F58AC"/>
    <w:rsid w:val="00A00C1C"/>
    <w:rsid w:val="00A04C59"/>
    <w:rsid w:val="00A05D1B"/>
    <w:rsid w:val="00A05DCB"/>
    <w:rsid w:val="00A118C9"/>
    <w:rsid w:val="00A1223C"/>
    <w:rsid w:val="00A15410"/>
    <w:rsid w:val="00A218BA"/>
    <w:rsid w:val="00A23940"/>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1A6C"/>
    <w:rsid w:val="00C51D3F"/>
    <w:rsid w:val="00C551D1"/>
    <w:rsid w:val="00C55349"/>
    <w:rsid w:val="00C57ECA"/>
    <w:rsid w:val="00C626B1"/>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B29F0"/>
    <w:rsid w:val="00EB3D3D"/>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945D6"/>
    <w:rsid w:val="00FA15E5"/>
    <w:rsid w:val="00FA2F1F"/>
    <w:rsid w:val="00FA7983"/>
    <w:rsid w:val="00FB0E5A"/>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newzealandecology.org/nzje/3282" TargetMode="External"/><Relationship Id="rId1" Type="http://schemas.openxmlformats.org/officeDocument/2006/relationships/hyperlink" Target="https://www.gbiet.org/en39-the-kkriki-of-okiwi"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image" Target="media/image1.png"/><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footer" Target="footer3.xml"/><Relationship Id="rId20" Type="http://schemas.microsoft.com/office/2018/08/relationships/commentsExtensible" Target="commentsExtensible.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4.png"/><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3.png"/><Relationship Id="rId28" Type="http://schemas.microsoft.com/office/2011/relationships/people" Target="people.xml"/><Relationship Id="rId10" Type="http://schemas.openxmlformats.org/officeDocument/2006/relationships/endnotes" Target="endnotes.xml"/><Relationship Id="rId19" Type="http://schemas.microsoft.com/office/2016/09/relationships/commentsIds" Target="commentsId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2.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4.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Pages>
  <Words>14676</Words>
  <Characters>83654</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Kate Waterhouse</cp:lastModifiedBy>
  <cp:revision>12</cp:revision>
  <cp:lastPrinted>2021-06-17T02:30:00Z</cp:lastPrinted>
  <dcterms:created xsi:type="dcterms:W3CDTF">2021-07-03T06:38:00Z</dcterms:created>
  <dcterms:modified xsi:type="dcterms:W3CDTF">2021-07-03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